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833" w:rsidRPr="00090602" w:rsidRDefault="005F2833" w:rsidP="005F2833">
      <w:pPr>
        <w:spacing w:line="480" w:lineRule="auto"/>
      </w:pPr>
      <w:r>
        <w:rPr>
          <w:lang w:val="en-US"/>
        </w:rPr>
        <w:t xml:space="preserve">We </w:t>
      </w:r>
      <w:r>
        <w:t xml:space="preserve">fitted a CFA model using the R package </w:t>
      </w:r>
      <w:proofErr w:type="spellStart"/>
      <w:r>
        <w:t>lavaan</w:t>
      </w:r>
      <w:proofErr w:type="spellEnd"/>
      <w:r>
        <w:t xml:space="preserve"> </w:t>
      </w:r>
      <w:r>
        <w:fldChar w:fldCharType="begin" w:fldLock="1"/>
      </w:r>
      <w:r>
        <w:instrText>ADDIN CSL_CITATION { "citationItems" : [ { "id" : "ITEM-1", "itemData" : { "author" : [ { "dropping-particle" : "", "family" : "Rosseel", "given" : "Yves", "non-dropping-particle" : "", "parse-names" : false, "suffix" : "" } ], "container-title" : "Journal of Statistical Software", "id" : "ITEM-1", "issue" : "2", "issued" : { "date-parts" : [ [ "2012" ] ] }, "page" : "1-36", "title" : "lavaan: An R package for structural equation modeling", "type" : "article-journal", "volume" : "48" }, "uris" : [ "http://www.mendeley.com/documents/?uuid=7c6d3b4e-caaa-4fb0-bddb-372104bf350b" ] } ], "mendeley" : { "formattedCitation" : "(Rosseel, 2012)", "plainTextFormattedCitation" : "(Rosseel, 2012)", "previouslyFormattedCitation" : "(Rosseel, 2012)" }, "properties" : { "noteIndex" : 0 }, "schema" : "https://github.com/citation-style-language/schema/raw/master/csl-citation.json" }</w:instrText>
      </w:r>
      <w:r>
        <w:fldChar w:fldCharType="separate"/>
      </w:r>
      <w:r w:rsidRPr="00090602">
        <w:rPr>
          <w:noProof/>
        </w:rPr>
        <w:t>(Rosseel, 2012)</w:t>
      </w:r>
      <w:r>
        <w:fldChar w:fldCharType="end"/>
      </w:r>
      <w:r>
        <w:t xml:space="preserve">. Since we could not assume normality, we used the </w:t>
      </w:r>
      <w:proofErr w:type="spellStart"/>
      <w:r>
        <w:t>Satorra-Bentler</w:t>
      </w:r>
      <w:proofErr w:type="spellEnd"/>
      <w:r>
        <w:t xml:space="preserve"> scaled χ</w:t>
      </w:r>
      <w:r>
        <w:rPr>
          <w:vertAlign w:val="superscript"/>
        </w:rPr>
        <w:t>2</w:t>
      </w:r>
      <w:r w:rsidRPr="002232B4">
        <w:t xml:space="preserve"> </w:t>
      </w:r>
      <w:r>
        <w:t xml:space="preserve">statistic and the corresponding scaled CFI and </w:t>
      </w:r>
      <w:proofErr w:type="spellStart"/>
      <w:r>
        <w:t>rmsea</w:t>
      </w:r>
      <w:proofErr w:type="spellEnd"/>
      <w:r>
        <w:t xml:space="preserve"> to evaluate model fit </w:t>
      </w:r>
      <w:r>
        <w:fldChar w:fldCharType="begin" w:fldLock="1"/>
      </w:r>
      <w:r>
        <w:instrText>ADDIN CSL_CITATION { "citationItems" : [ { "id" : "ITEM-1", "itemData" : { "author" : [ { "dropping-particle" : "", "family" : "Finney", "given" : "Sara J", "non-dropping-particle" : "", "parse-names" : false, "suffix" : "" }, { "dropping-particle" : "", "family" : "DiStefano", "given" : "Christine", "non-dropping-particle" : "", "parse-names" : false, "suffix" : "" } ], "container-title" : "Structural equation modeling. A second course", "editor" : [ { "dropping-particle" : "", "family" : "Hancock", "given" : "Gregory R", "non-dropping-particle" : "", "parse-names" : false, "suffix" : "" }, { "dropping-particle" : "", "family" : "Muller", "given" : "Ralph O", "non-dropping-particle" : "", "parse-names" : false, "suffix" : "" } ], "id" : "ITEM-1", "issued" : { "date-parts" : [ [ "2013" ] ] }, "page" : "439-492", "publisher" : "Information Age Publishing Inc.", "publisher-place" : "Charlotte, NC", "title" : "Nonnormal and categorical data in structural equation modeling", "type" : "chapter" }, "uris" : [ "http://www.mendeley.com/documents/?uuid=c9d6ec6b-18c6-4427-b86b-167c751c02cf" ] } ], "mendeley" : { "formattedCitation" : "(Finney &amp; DiStefano, 2013)", "plainTextFormattedCitation" : "(Finney &amp; DiStefano, 2013)", "previouslyFormattedCitation" : "(Finney &amp; DiStefano, 2013)" }, "properties" : { "noteIndex" : 0 }, "schema" : "https://github.com/citation-style-language/schema/raw/master/csl-citation.json" }</w:instrText>
      </w:r>
      <w:r>
        <w:fldChar w:fldCharType="separate"/>
      </w:r>
      <w:r w:rsidRPr="002232B4">
        <w:rPr>
          <w:noProof/>
        </w:rPr>
        <w:t>(Finney &amp; DiStefano, 2013)</w:t>
      </w:r>
      <w:r>
        <w:fldChar w:fldCharType="end"/>
      </w:r>
      <w:r>
        <w:t xml:space="preserve">. We specified a multiple-group model to examine whether </w:t>
      </w:r>
      <w:r>
        <w:rPr>
          <w:lang w:val="en-US"/>
        </w:rPr>
        <w:t xml:space="preserve">a single-factor structure fitted the nine symptoms of the </w:t>
      </w:r>
      <w:r w:rsidRPr="00C32E5A">
        <w:t xml:space="preserve">Borderline Personality Disorder Checklist </w:t>
      </w:r>
      <w:r w:rsidRPr="00164723">
        <w:fldChar w:fldCharType="begin" w:fldLock="1"/>
      </w:r>
      <w:r w:rsidRPr="00C32E5A">
        <w:instrText>ADDIN CSL_CITATION { "citationItems" : [ { "id" : "ITEM-1", "itemData" : { "author" : [ { "dropping-particle" : "", "family" : "Arntz", "given" : "A.", "non-dropping-particle" : "", "parse-names" : false, "suffix" : "" }, { "dropping-particle" : "", "family" : "Hoorn", "given" : "M.", "non-dropping-particle" : "van den", "parse-names" : false, "suffix" : "" }, { "dropping-particle" : "", "family" : "Cornelis", "given" : "J.", "non-dropping-particle" : "", "parse-names" : false, "suffix" : "" }, { "dropping-particle" : "", "family" : "Verheul", "given" : "R.", "non-dropping-particle" : "", "parse-names" : false, "suffix" : "" }, { "dropping-particle" : "", "family" : "Bosch", "given" : "W.M.", "non-dropping-particle" : "van den", "parse-names" : false, "suffix" : "" }, { "dropping-particle" : "", "family" : "Bie", "given" : "A.J.", "non-dropping-particle" : "de", "parse-names" : false, "suffix" : "" } ], "container-title" : "Journal of Personality Disorders", "id" : "ITEM-1", "issued" : { "date-parts" : [ [ "2003" ] ] }, "page" : "45-59", "title" : "Reliability and validity of the borderline personality", "type" : "article-journal", "volume" : "17" }, "uris" : [ "http://www.mendeley.com/documents/?uuid=73492480-e786-4de0-93f7-fb996541dc35", "http://www.mendeley.com/documents/?uuid=da43f63c-e4e8-4064-8714-84870c475cde" ] }, { "id" : "ITEM-2", "itemData" : { "author" : [ { "dropping-particle" : "", "family" : "Prunas", "given" : "A.", "non-dropping-particle" : "", "parse-names" : false, "suffix" : "" }, { "dropping-particle" : "", "family" : "Sarno", "given" : "I.", "non-dropping-particle" : "", "parse-names" : false, "suffix" : "" }, { "dropping-particle" : "", "family" : "Capizzi", "given" : "S.", "non-dropping-particle" : "", "parse-names" : false, "suffix" : "" }, { "dropping-particle" : "", "family" : "Madeddu", "given" : "F.", "non-dropping-particle" : "", "parse-names" : false, "suffix" : "" } ], "container-title" : "Minerva Psichiatrica", "id" : "ITEM-2", "issued" : { "date-parts" : [ [ "2006" ] ] }, "page" : "1-12", "title" : "La versione italiana del Borderline Personality Disorder Check List.", "type" : "article-journal", "volume" : "47" }, "uris" : [ "http://www.mendeley.com/documents/?uuid=854cc99d-dd25-4a49-bcc7-7f2b1d4802a2", "http://www.mendeley.com/documents/?uuid=104b6372-69ef-4f3a-9c30-bd409b6906de" ] } ], "mendeley" : { "formattedCitation" : "(Arntz et al., 2003; Prunas, Sarno, Capizzi, &amp; Madeddu, 2006)", "manualFormatting" : "(BPDCL, Arntz et al. 2003; Prunas et al. 2006)", "plainTextFormattedCitation" : "(Arntz et al., 2003; Prunas, Sarno, Capizzi, &amp; Madeddu, 2006)", "previouslyFormattedCitation" : "(Arntz et al., 2003; Prunas, Sarno, Capizzi, &amp; Madeddu, 2006)" }, "properties" : { "noteIndex" : 0 }, "schema" : "https://github.com/citation-style-language/schema/raw/master/csl-citation.json" }</w:instrText>
      </w:r>
      <w:r w:rsidRPr="00164723">
        <w:fldChar w:fldCharType="separate"/>
      </w:r>
      <w:r w:rsidRPr="00C32E5A">
        <w:rPr>
          <w:noProof/>
        </w:rPr>
        <w:t>(BPDCL, Arntz et al. 2003; Prunas et al. 2006)</w:t>
      </w:r>
      <w:r w:rsidRPr="00164723">
        <w:fldChar w:fldCharType="end"/>
      </w:r>
      <w:r>
        <w:t xml:space="preserve"> both in the student and in the clinical samples. This model, called </w:t>
      </w:r>
      <w:proofErr w:type="spellStart"/>
      <w:r w:rsidRPr="00090602">
        <w:rPr>
          <w:i/>
        </w:rPr>
        <w:t>configural</w:t>
      </w:r>
      <w:proofErr w:type="spellEnd"/>
      <w:r w:rsidRPr="00090602">
        <w:rPr>
          <w:i/>
        </w:rPr>
        <w:t>-invariance</w:t>
      </w:r>
      <w:r>
        <w:t xml:space="preserve">, is a precondition for further assessing measurement invariance in the two samples with stronger constraints </w:t>
      </w:r>
      <w:r>
        <w:fldChar w:fldCharType="begin" w:fldLock="1"/>
      </w:r>
      <w:r>
        <w:instrText>ADDIN CSL_CITATION { "citationItems" : [ { "id" : "ITEM-1", "itemData" : { "author" : [ { "dropping-particle" : "Van De", "family" : "Schoot", "given" : "Rens", "non-dropping-particle" : "", "parse-names" : false, "suffix" : "" }, { "dropping-particle" : "", "family" : "Lugtig", "given" : "Peter", "non-dropping-particle" : "", "parse-names" : false, "suffix" : "" }, { "dropping-particle" : "", "family" : "Hox", "given" : "Joop", "non-dropping-particle" : "", "parse-names" : false, "suffix" : "" } ], "container-title" : "European Journal of \u2026", "id" : "ITEM-1", "issued" : { "date-parts" : [ [ "2012" ] ] }, "title" : "A checklist for testing measurement invariance", "type" : "article-journal" }, "uris" : [ "http://www.mendeley.com/documents/?uuid=cc33410f-dd35-484b-acf7-0ecde6d70279" ] }, { "id" : "ITEM-2", "itemData" : { "abstract" : "Multiple-group confirmatory factor analysis (MG-CFA) is among the most productive extensions of structural equation modeling. Many researchers conducting cross-cultural or longitudinal studies are interested in testing for measurement and structural invariance. The aim of the present paper is to provide a tutorial in MG-CFA using the freely available R-packages lavaan, semTools, and semPlot. The combination of these packages enable a highly efficient analysis of the measurement models both for normally distributed as well as ordinal data. Data from two freely available datasets \u2013 the first with continuous the second with ordered indicators - will be used to provide a walk-through the individual steps.", "author" : [ { "dropping-particle" : "", "family" : "Hirschfeld", "given" : "Gerrit", "non-dropping-particle" : "", "parse-names" : false, "suffix" : "" }, { "dropping-particle" : "", "family" : "Brachel", "given" : "R", "non-dropping-particle" : "von", "parse-names" : false, "suffix" : "" } ], "container-title" : "Practical assessment, Research &amp; Evaluation", "id" : "ITEM-2", "issue" : "7", "issued" : { "date-parts" : [ [ "2014" ] ] }, "page" : "1-12", "title" : "c", "type" : "article-journal", "volume" : "19" }, "uris" : [ "http://www.mendeley.com/documents/?uuid=f11cc750-9ac5-40cb-b751-fc8f4bf05a38" ] } ], "mendeley" : { "formattedCitation" : "(Hirschfeld &amp; von Brachel, 2014; Schoot, Lugtig, &amp; Hox, 2012)", "manualFormatting" : "(e.g., weak, strong, and strict invariance; Hirschfeld &amp; von Brachel, 2014; Schoot, Lugtig, &amp; Hox, 2012)", "plainTextFormattedCitation" : "(Hirschfeld &amp; von Brachel, 2014; Schoot, Lugtig, &amp; Hox, 2012)", "previouslyFormattedCitation" : "(Hirschfeld &amp; von Brachel, 2014; Schoot, Lugtig, &amp; Hox, 2012)" }, "properties" : { "noteIndex" : 0 }, "schema" : "https://github.com/citation-style-language/schema/raw/master/csl-citation.json" }</w:instrText>
      </w:r>
      <w:r>
        <w:fldChar w:fldCharType="separate"/>
      </w:r>
      <w:r w:rsidRPr="00B17FCF">
        <w:rPr>
          <w:noProof/>
        </w:rPr>
        <w:t>(</w:t>
      </w:r>
      <w:r>
        <w:rPr>
          <w:noProof/>
        </w:rPr>
        <w:t xml:space="preserve">e.g., weak, strong, and strict invariance; </w:t>
      </w:r>
      <w:r w:rsidRPr="00B17FCF">
        <w:rPr>
          <w:noProof/>
        </w:rPr>
        <w:t>Hirschfeld &amp; von Brachel, 2014; Schoot, Lugtig, &amp; Hox, 2012)</w:t>
      </w:r>
      <w:r>
        <w:fldChar w:fldCharType="end"/>
      </w:r>
      <w:r>
        <w:t xml:space="preserve">. A good model fit would imply that a latent variable model in which the BPD is the common cause underlying the nine BPD symptoms, would fit the data well </w:t>
      </w:r>
      <w:r>
        <w:fldChar w:fldCharType="begin" w:fldLock="1"/>
      </w:r>
      <w:r>
        <w:instrText>ADDIN CSL_CITATION { "citationItems" : [ { "id" : "ITEM-1", "itemData" : { "DOI" : "10.1016/j.newideapsych.2011.02.007", "ISSN" : "0732118X", "author" : [ { "dropping-particle" : "", "family" : "Schmittmann", "given" : "Verena D.", "non-dropping-particle" : "", "parse-names" : false, "suffix" : "" }, { "dropping-particle" : "", "family" : "Cramer", "given" : "Ang\u00e9lique O J", "non-dropping-particle" : "", "parse-names" : false, "suffix" : "" }, { "dropping-particle" : "", "family" : "Waldorp", "given" : "L J", "non-dropping-particle" : "", "parse-names" : false, "suffix" : "" }, { "dropping-particle" : "", "family" : "Epskamp", "given" : "Sacha", "non-dropping-particle" : "", "parse-names" : false, "suffix" : "" }, { "dropping-particle" : "", "family" : "Kievit", "given" : "R A", "non-dropping-particle" : "", "parse-names" : false, "suffix" : "" }, { "dropping-particle" : "", "family" : "Borsboom", "given" : "Denny", "non-dropping-particle" : "", "parse-names" : false, "suffix" : "" } ], "container-title" : "New Ideas in Psychology", "id" : "ITEM-1", "issue" : "1", "issued" : { "date-parts" : [ [ "2013", "4" ] ] }, "page" : "43-53", "title" : "Deconstructing the construct: A network perspective on psychological phenomena", "type" : "article-journal", "volume" : "31" }, "uris" : [ "http://www.mendeley.com/documents/?uuid=e495fd6c-772d-4f64-86e9-9c83a340defa" ] } ], "mendeley" : { "formattedCitation" : "(Schmittmann et al., 2013)", "manualFormatting" : "(although it would not automatically imply that the model is theoretically correct; Schmittmann et al., 2013)", "plainTextFormattedCitation" : "(Schmittmann et al., 2013)", "previouslyFormattedCitation" : "(Schmittmann et al., 2013)" }, "properties" : { "noteIndex" : 0 }, "schema" : "https://github.com/citation-style-language/schema/raw/master/csl-citation.json" }</w:instrText>
      </w:r>
      <w:r>
        <w:fldChar w:fldCharType="separate"/>
      </w:r>
      <w:r w:rsidRPr="00351729">
        <w:rPr>
          <w:noProof/>
        </w:rPr>
        <w:t>(</w:t>
      </w:r>
      <w:r>
        <w:rPr>
          <w:noProof/>
        </w:rPr>
        <w:t xml:space="preserve">although it would not automatically imply that the model is theoretically correct; </w:t>
      </w:r>
      <w:r w:rsidRPr="00351729">
        <w:rPr>
          <w:noProof/>
        </w:rPr>
        <w:t>Schmittmann et al., 2013)</w:t>
      </w:r>
      <w:r>
        <w:fldChar w:fldCharType="end"/>
      </w:r>
      <w:r>
        <w:t xml:space="preserve">. The model fit was not satisfactory, </w:t>
      </w:r>
      <w:proofErr w:type="gramStart"/>
      <w:r>
        <w:t>χ</w:t>
      </w:r>
      <w:r>
        <w:rPr>
          <w:vertAlign w:val="superscript"/>
        </w:rPr>
        <w:t>2</w:t>
      </w:r>
      <w:r>
        <w:t>(</w:t>
      </w:r>
      <w:proofErr w:type="gramEnd"/>
      <w:r>
        <w:t xml:space="preserve">54) = 456.604, </w:t>
      </w:r>
      <w:r w:rsidRPr="00DF578D">
        <w:rPr>
          <w:i/>
        </w:rPr>
        <w:t>p</w:t>
      </w:r>
      <w:r>
        <w:t xml:space="preserve"> &lt; .001, CFI = .935, RMSEA = .103. In particular the value of the RMSEA was substantially larger than the </w:t>
      </w:r>
      <w:proofErr w:type="spellStart"/>
      <w:r>
        <w:t>cutoff</w:t>
      </w:r>
      <w:proofErr w:type="spellEnd"/>
      <w:r>
        <w:t xml:space="preserve"> of .06 </w:t>
      </w:r>
      <w:r>
        <w:fldChar w:fldCharType="begin" w:fldLock="1"/>
      </w:r>
      <w:r>
        <w:instrText>ADDIN CSL_CITATION { "citationItems" : [ { "id" : "ITEM-1", "itemData" : { "DOI" : "10.1080/10705519909540118", "ISSN" : "1070-5511", "author" : [ { "dropping-particle" : "", "family" : "Hu", "given" : "Li-tze", "non-dropping-particle" : "", "parse-names" : false, "suffix" : "" }, { "dropping-particle" : "", "family" : "Bentler", "given" : "Peter M", "non-dropping-particle" : "", "parse-names" : false, "suffix" : "" } ], "container-title" : "Structural Equation Modeling", "id" : "ITEM-1", "issue" : "1", "issued" : { "date-parts" : [ [ "1999", "1" ] ] }, "page" : "1-55", "title" : "Cutoff criteria for fit indexes in covariance structure analysis: Conventional criteria versus new alternatives", "type" : "article-journal", "volume" : "6" }, "uris" : [ "http://www.mendeley.com/documents/?uuid=d59de678-5aea-4c6d-b4c2-8fb3def5d9b5" ] } ], "mendeley" : { "formattedCitation" : "(Hu &amp; Bentler, 1999)", "plainTextFormattedCitation" : "(Hu &amp; Bentler, 1999)", "previouslyFormattedCitation" : "(Hu &amp; Bentler, 1999)" }, "properties" : { "noteIndex" : 0 }, "schema" : "https://github.com/citation-style-language/schema/raw/master/csl-citation.json" }</w:instrText>
      </w:r>
      <w:r>
        <w:fldChar w:fldCharType="separate"/>
      </w:r>
      <w:r w:rsidRPr="002232B4">
        <w:rPr>
          <w:noProof/>
        </w:rPr>
        <w:t>(Hu &amp; Bentler, 1999)</w:t>
      </w:r>
      <w:r>
        <w:fldChar w:fldCharType="end"/>
      </w:r>
      <w:r>
        <w:t xml:space="preserve">. We followed up this result by inspecting whether the single-factor model fitted </w:t>
      </w:r>
      <w:bookmarkStart w:id="0" w:name="_GoBack"/>
      <w:bookmarkEnd w:id="0"/>
      <w:r>
        <w:t xml:space="preserve">the student or the clinical data separately. This model did not provide a good fit to the student data, </w:t>
      </w:r>
      <w:proofErr w:type="gramStart"/>
      <w:r>
        <w:t>χ</w:t>
      </w:r>
      <w:r>
        <w:rPr>
          <w:vertAlign w:val="superscript"/>
        </w:rPr>
        <w:t>2</w:t>
      </w:r>
      <w:r>
        <w:t>(</w:t>
      </w:r>
      <w:proofErr w:type="gramEnd"/>
      <w:r>
        <w:t xml:space="preserve">27) = 365.167, </w:t>
      </w:r>
      <w:r w:rsidRPr="00DF578D">
        <w:rPr>
          <w:i/>
        </w:rPr>
        <w:t>p</w:t>
      </w:r>
      <w:r>
        <w:t xml:space="preserve"> &lt; .001, CFI = .937, RMSEA = .098, nor to the clinical data χ</w:t>
      </w:r>
      <w:r>
        <w:rPr>
          <w:vertAlign w:val="superscript"/>
        </w:rPr>
        <w:t>2</w:t>
      </w:r>
      <w:r>
        <w:t xml:space="preserve">(27) = 57.379, </w:t>
      </w:r>
      <w:r w:rsidRPr="00DF578D">
        <w:rPr>
          <w:i/>
        </w:rPr>
        <w:t>p</w:t>
      </w:r>
      <w:r>
        <w:t xml:space="preserve"> &lt; .001, CFI = .935, RMSEA = .108. </w:t>
      </w:r>
    </w:p>
    <w:p w:rsidR="005F2833" w:rsidRPr="000051BA" w:rsidRDefault="005F2833" w:rsidP="005F2833">
      <w:pPr>
        <w:spacing w:line="480" w:lineRule="auto"/>
        <w:rPr>
          <w:lang w:val="en-US"/>
        </w:rPr>
      </w:pPr>
    </w:p>
    <w:p w:rsidR="00E4339B" w:rsidRPr="005F2833" w:rsidRDefault="00E4339B">
      <w:pPr>
        <w:rPr>
          <w:lang w:val="en-US"/>
        </w:rPr>
      </w:pPr>
    </w:p>
    <w:sectPr w:rsidR="00E4339B" w:rsidRPr="005F2833" w:rsidSect="007F2024">
      <w:pgSz w:w="11906" w:h="16838"/>
      <w:pgMar w:top="1134"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833"/>
    <w:rsid w:val="00000A01"/>
    <w:rsid w:val="00002233"/>
    <w:rsid w:val="000027F5"/>
    <w:rsid w:val="000036D6"/>
    <w:rsid w:val="00004286"/>
    <w:rsid w:val="000042BB"/>
    <w:rsid w:val="000044D1"/>
    <w:rsid w:val="000045D3"/>
    <w:rsid w:val="000048C8"/>
    <w:rsid w:val="000054F3"/>
    <w:rsid w:val="000055C8"/>
    <w:rsid w:val="00006B3E"/>
    <w:rsid w:val="00007360"/>
    <w:rsid w:val="0000763D"/>
    <w:rsid w:val="0001014D"/>
    <w:rsid w:val="00011920"/>
    <w:rsid w:val="00014C14"/>
    <w:rsid w:val="000166A5"/>
    <w:rsid w:val="00016A47"/>
    <w:rsid w:val="00016B95"/>
    <w:rsid w:val="000176F9"/>
    <w:rsid w:val="0001777E"/>
    <w:rsid w:val="000215DA"/>
    <w:rsid w:val="00021783"/>
    <w:rsid w:val="000265BB"/>
    <w:rsid w:val="00027B53"/>
    <w:rsid w:val="00027E25"/>
    <w:rsid w:val="00027F87"/>
    <w:rsid w:val="0003013F"/>
    <w:rsid w:val="000308F0"/>
    <w:rsid w:val="00030B2B"/>
    <w:rsid w:val="00030DEC"/>
    <w:rsid w:val="00030DF9"/>
    <w:rsid w:val="000314FF"/>
    <w:rsid w:val="00031E58"/>
    <w:rsid w:val="00033DFF"/>
    <w:rsid w:val="0003553D"/>
    <w:rsid w:val="000355AF"/>
    <w:rsid w:val="00035F1B"/>
    <w:rsid w:val="00036906"/>
    <w:rsid w:val="00037499"/>
    <w:rsid w:val="00040A06"/>
    <w:rsid w:val="00040CB7"/>
    <w:rsid w:val="00040CD9"/>
    <w:rsid w:val="0004218A"/>
    <w:rsid w:val="00042E74"/>
    <w:rsid w:val="00046060"/>
    <w:rsid w:val="00046E60"/>
    <w:rsid w:val="00047799"/>
    <w:rsid w:val="00051363"/>
    <w:rsid w:val="00053174"/>
    <w:rsid w:val="00053FF1"/>
    <w:rsid w:val="00054331"/>
    <w:rsid w:val="000547F4"/>
    <w:rsid w:val="00055124"/>
    <w:rsid w:val="000563A6"/>
    <w:rsid w:val="0005767D"/>
    <w:rsid w:val="00057B2B"/>
    <w:rsid w:val="00057F2C"/>
    <w:rsid w:val="00060AC3"/>
    <w:rsid w:val="00061610"/>
    <w:rsid w:val="00061E4D"/>
    <w:rsid w:val="00065623"/>
    <w:rsid w:val="000656E4"/>
    <w:rsid w:val="00065D66"/>
    <w:rsid w:val="000679B7"/>
    <w:rsid w:val="00067FCA"/>
    <w:rsid w:val="00070335"/>
    <w:rsid w:val="00070849"/>
    <w:rsid w:val="00070A81"/>
    <w:rsid w:val="00070EEB"/>
    <w:rsid w:val="00070FFE"/>
    <w:rsid w:val="0007187C"/>
    <w:rsid w:val="00073466"/>
    <w:rsid w:val="000738FA"/>
    <w:rsid w:val="00073CE1"/>
    <w:rsid w:val="0007461A"/>
    <w:rsid w:val="00074CA4"/>
    <w:rsid w:val="00075324"/>
    <w:rsid w:val="000768E2"/>
    <w:rsid w:val="00076DD9"/>
    <w:rsid w:val="00077912"/>
    <w:rsid w:val="00077D91"/>
    <w:rsid w:val="00080CD7"/>
    <w:rsid w:val="00080E96"/>
    <w:rsid w:val="000813D8"/>
    <w:rsid w:val="00081DCA"/>
    <w:rsid w:val="000829C6"/>
    <w:rsid w:val="00082B15"/>
    <w:rsid w:val="00082EAA"/>
    <w:rsid w:val="00082FA9"/>
    <w:rsid w:val="00083B1E"/>
    <w:rsid w:val="00085872"/>
    <w:rsid w:val="00085B20"/>
    <w:rsid w:val="0008739A"/>
    <w:rsid w:val="00087993"/>
    <w:rsid w:val="0009032A"/>
    <w:rsid w:val="00091249"/>
    <w:rsid w:val="00092575"/>
    <w:rsid w:val="00093397"/>
    <w:rsid w:val="00094039"/>
    <w:rsid w:val="0009469A"/>
    <w:rsid w:val="000947F7"/>
    <w:rsid w:val="00096853"/>
    <w:rsid w:val="00096EC9"/>
    <w:rsid w:val="00097901"/>
    <w:rsid w:val="00097952"/>
    <w:rsid w:val="000A05A9"/>
    <w:rsid w:val="000A0848"/>
    <w:rsid w:val="000A0A18"/>
    <w:rsid w:val="000A109B"/>
    <w:rsid w:val="000A24EA"/>
    <w:rsid w:val="000A2ACE"/>
    <w:rsid w:val="000A3B50"/>
    <w:rsid w:val="000A566A"/>
    <w:rsid w:val="000A6003"/>
    <w:rsid w:val="000A6516"/>
    <w:rsid w:val="000A69DD"/>
    <w:rsid w:val="000A73F5"/>
    <w:rsid w:val="000A7A09"/>
    <w:rsid w:val="000B151D"/>
    <w:rsid w:val="000B1F5B"/>
    <w:rsid w:val="000B2AAA"/>
    <w:rsid w:val="000B5BC5"/>
    <w:rsid w:val="000B6708"/>
    <w:rsid w:val="000B6EFE"/>
    <w:rsid w:val="000B7213"/>
    <w:rsid w:val="000B7CD6"/>
    <w:rsid w:val="000C03BB"/>
    <w:rsid w:val="000C0658"/>
    <w:rsid w:val="000C2463"/>
    <w:rsid w:val="000C35DF"/>
    <w:rsid w:val="000C366D"/>
    <w:rsid w:val="000C4AB5"/>
    <w:rsid w:val="000C4FEB"/>
    <w:rsid w:val="000C533E"/>
    <w:rsid w:val="000C576A"/>
    <w:rsid w:val="000C596A"/>
    <w:rsid w:val="000C6A91"/>
    <w:rsid w:val="000C6AFF"/>
    <w:rsid w:val="000C7690"/>
    <w:rsid w:val="000C7E21"/>
    <w:rsid w:val="000C7FBC"/>
    <w:rsid w:val="000D0E60"/>
    <w:rsid w:val="000D17DD"/>
    <w:rsid w:val="000D190E"/>
    <w:rsid w:val="000D24CE"/>
    <w:rsid w:val="000D24F5"/>
    <w:rsid w:val="000D2945"/>
    <w:rsid w:val="000D39B5"/>
    <w:rsid w:val="000D44CA"/>
    <w:rsid w:val="000D4D9C"/>
    <w:rsid w:val="000D52F3"/>
    <w:rsid w:val="000D7DD9"/>
    <w:rsid w:val="000E0168"/>
    <w:rsid w:val="000E11A7"/>
    <w:rsid w:val="000E1980"/>
    <w:rsid w:val="000E2429"/>
    <w:rsid w:val="000E25BD"/>
    <w:rsid w:val="000E302A"/>
    <w:rsid w:val="000E47C5"/>
    <w:rsid w:val="000E5FC2"/>
    <w:rsid w:val="000E648C"/>
    <w:rsid w:val="000E653C"/>
    <w:rsid w:val="000E703B"/>
    <w:rsid w:val="000E794D"/>
    <w:rsid w:val="000F0149"/>
    <w:rsid w:val="000F0DB6"/>
    <w:rsid w:val="000F1000"/>
    <w:rsid w:val="000F1AA6"/>
    <w:rsid w:val="000F251E"/>
    <w:rsid w:val="000F2C33"/>
    <w:rsid w:val="000F2ED7"/>
    <w:rsid w:val="000F3399"/>
    <w:rsid w:val="000F33A8"/>
    <w:rsid w:val="000F42E5"/>
    <w:rsid w:val="000F47D6"/>
    <w:rsid w:val="000F5AF0"/>
    <w:rsid w:val="000F6A07"/>
    <w:rsid w:val="001002D0"/>
    <w:rsid w:val="00100C08"/>
    <w:rsid w:val="00102C3F"/>
    <w:rsid w:val="00102C66"/>
    <w:rsid w:val="00102F3A"/>
    <w:rsid w:val="00103178"/>
    <w:rsid w:val="001037ED"/>
    <w:rsid w:val="00103D19"/>
    <w:rsid w:val="00104535"/>
    <w:rsid w:val="00104A8A"/>
    <w:rsid w:val="00104AAA"/>
    <w:rsid w:val="00105984"/>
    <w:rsid w:val="00105FA2"/>
    <w:rsid w:val="001105EC"/>
    <w:rsid w:val="0011156D"/>
    <w:rsid w:val="0011247D"/>
    <w:rsid w:val="0011285B"/>
    <w:rsid w:val="00112876"/>
    <w:rsid w:val="001128EF"/>
    <w:rsid w:val="001131F5"/>
    <w:rsid w:val="00113A39"/>
    <w:rsid w:val="00113AD9"/>
    <w:rsid w:val="0011427F"/>
    <w:rsid w:val="001142FC"/>
    <w:rsid w:val="00114E50"/>
    <w:rsid w:val="00115B07"/>
    <w:rsid w:val="00115D58"/>
    <w:rsid w:val="00115FA1"/>
    <w:rsid w:val="00116068"/>
    <w:rsid w:val="00116361"/>
    <w:rsid w:val="00120E99"/>
    <w:rsid w:val="0012169A"/>
    <w:rsid w:val="001221F4"/>
    <w:rsid w:val="00123405"/>
    <w:rsid w:val="0012451B"/>
    <w:rsid w:val="001245AB"/>
    <w:rsid w:val="001253ED"/>
    <w:rsid w:val="00125528"/>
    <w:rsid w:val="0012645C"/>
    <w:rsid w:val="00126C9C"/>
    <w:rsid w:val="00132009"/>
    <w:rsid w:val="001331ED"/>
    <w:rsid w:val="0013495D"/>
    <w:rsid w:val="0013512D"/>
    <w:rsid w:val="00135190"/>
    <w:rsid w:val="00135604"/>
    <w:rsid w:val="00136F4B"/>
    <w:rsid w:val="001371FA"/>
    <w:rsid w:val="00137F8B"/>
    <w:rsid w:val="00140B45"/>
    <w:rsid w:val="001411EB"/>
    <w:rsid w:val="001418D5"/>
    <w:rsid w:val="00144A75"/>
    <w:rsid w:val="0014673C"/>
    <w:rsid w:val="00147D58"/>
    <w:rsid w:val="00147FA5"/>
    <w:rsid w:val="00150132"/>
    <w:rsid w:val="00150FF8"/>
    <w:rsid w:val="0015176C"/>
    <w:rsid w:val="00152230"/>
    <w:rsid w:val="0015265E"/>
    <w:rsid w:val="00153754"/>
    <w:rsid w:val="0015376B"/>
    <w:rsid w:val="00154747"/>
    <w:rsid w:val="00154BEA"/>
    <w:rsid w:val="00154F5D"/>
    <w:rsid w:val="00156312"/>
    <w:rsid w:val="00157036"/>
    <w:rsid w:val="00160D50"/>
    <w:rsid w:val="001610AD"/>
    <w:rsid w:val="001619DE"/>
    <w:rsid w:val="001620AF"/>
    <w:rsid w:val="0016253E"/>
    <w:rsid w:val="00162B04"/>
    <w:rsid w:val="001632B8"/>
    <w:rsid w:val="001634A0"/>
    <w:rsid w:val="00163978"/>
    <w:rsid w:val="00164CC1"/>
    <w:rsid w:val="00165A07"/>
    <w:rsid w:val="001679C7"/>
    <w:rsid w:val="00167EAA"/>
    <w:rsid w:val="00172AF7"/>
    <w:rsid w:val="001737CC"/>
    <w:rsid w:val="0017529C"/>
    <w:rsid w:val="001752C6"/>
    <w:rsid w:val="00175327"/>
    <w:rsid w:val="001755FC"/>
    <w:rsid w:val="00176BB5"/>
    <w:rsid w:val="00176C42"/>
    <w:rsid w:val="001773DE"/>
    <w:rsid w:val="00180947"/>
    <w:rsid w:val="001810CF"/>
    <w:rsid w:val="0018125A"/>
    <w:rsid w:val="00181839"/>
    <w:rsid w:val="00182179"/>
    <w:rsid w:val="001823A2"/>
    <w:rsid w:val="001823E5"/>
    <w:rsid w:val="00182EDE"/>
    <w:rsid w:val="001843AF"/>
    <w:rsid w:val="001862E6"/>
    <w:rsid w:val="00186889"/>
    <w:rsid w:val="00187749"/>
    <w:rsid w:val="001911F8"/>
    <w:rsid w:val="001915A3"/>
    <w:rsid w:val="00192504"/>
    <w:rsid w:val="00192DDB"/>
    <w:rsid w:val="00194535"/>
    <w:rsid w:val="00195A31"/>
    <w:rsid w:val="00196425"/>
    <w:rsid w:val="001A0C90"/>
    <w:rsid w:val="001A0D01"/>
    <w:rsid w:val="001A1473"/>
    <w:rsid w:val="001A1999"/>
    <w:rsid w:val="001A3657"/>
    <w:rsid w:val="001A3CC1"/>
    <w:rsid w:val="001A5631"/>
    <w:rsid w:val="001A632C"/>
    <w:rsid w:val="001A6B11"/>
    <w:rsid w:val="001A7C6C"/>
    <w:rsid w:val="001B1A44"/>
    <w:rsid w:val="001B4170"/>
    <w:rsid w:val="001B53DC"/>
    <w:rsid w:val="001B5415"/>
    <w:rsid w:val="001B5A77"/>
    <w:rsid w:val="001B6777"/>
    <w:rsid w:val="001B6C38"/>
    <w:rsid w:val="001B72A4"/>
    <w:rsid w:val="001B7B06"/>
    <w:rsid w:val="001B7BFB"/>
    <w:rsid w:val="001B7D96"/>
    <w:rsid w:val="001C0240"/>
    <w:rsid w:val="001C0A69"/>
    <w:rsid w:val="001C0F2B"/>
    <w:rsid w:val="001C11A3"/>
    <w:rsid w:val="001C2BDD"/>
    <w:rsid w:val="001C2FD6"/>
    <w:rsid w:val="001C35B4"/>
    <w:rsid w:val="001C4326"/>
    <w:rsid w:val="001C4510"/>
    <w:rsid w:val="001C51F8"/>
    <w:rsid w:val="001C6A1A"/>
    <w:rsid w:val="001C71ED"/>
    <w:rsid w:val="001D03D0"/>
    <w:rsid w:val="001D186B"/>
    <w:rsid w:val="001D2369"/>
    <w:rsid w:val="001D41EB"/>
    <w:rsid w:val="001D441E"/>
    <w:rsid w:val="001D49C4"/>
    <w:rsid w:val="001D4A1D"/>
    <w:rsid w:val="001D4A90"/>
    <w:rsid w:val="001D4B29"/>
    <w:rsid w:val="001D4D74"/>
    <w:rsid w:val="001D6350"/>
    <w:rsid w:val="001D67CE"/>
    <w:rsid w:val="001D694F"/>
    <w:rsid w:val="001D7DDA"/>
    <w:rsid w:val="001E1DC6"/>
    <w:rsid w:val="001E2434"/>
    <w:rsid w:val="001E243F"/>
    <w:rsid w:val="001E26E7"/>
    <w:rsid w:val="001E2B13"/>
    <w:rsid w:val="001E2B7E"/>
    <w:rsid w:val="001E3395"/>
    <w:rsid w:val="001E3643"/>
    <w:rsid w:val="001E3ADF"/>
    <w:rsid w:val="001E4426"/>
    <w:rsid w:val="001E568A"/>
    <w:rsid w:val="001E58DE"/>
    <w:rsid w:val="001E6EA5"/>
    <w:rsid w:val="001E75F3"/>
    <w:rsid w:val="001F128C"/>
    <w:rsid w:val="001F14A8"/>
    <w:rsid w:val="001F29BB"/>
    <w:rsid w:val="001F475D"/>
    <w:rsid w:val="001F5446"/>
    <w:rsid w:val="001F577A"/>
    <w:rsid w:val="001F5E59"/>
    <w:rsid w:val="001F68D4"/>
    <w:rsid w:val="001F7CB1"/>
    <w:rsid w:val="00200293"/>
    <w:rsid w:val="002009B6"/>
    <w:rsid w:val="00203673"/>
    <w:rsid w:val="0020493A"/>
    <w:rsid w:val="00206276"/>
    <w:rsid w:val="0020763D"/>
    <w:rsid w:val="002100F0"/>
    <w:rsid w:val="00211E24"/>
    <w:rsid w:val="00212010"/>
    <w:rsid w:val="00212318"/>
    <w:rsid w:val="0021249B"/>
    <w:rsid w:val="00212B47"/>
    <w:rsid w:val="00214B30"/>
    <w:rsid w:val="00214D5F"/>
    <w:rsid w:val="00214E43"/>
    <w:rsid w:val="00216866"/>
    <w:rsid w:val="00221634"/>
    <w:rsid w:val="00222FBA"/>
    <w:rsid w:val="0022792D"/>
    <w:rsid w:val="00227F8B"/>
    <w:rsid w:val="00230246"/>
    <w:rsid w:val="002309A5"/>
    <w:rsid w:val="00230AEF"/>
    <w:rsid w:val="002329D0"/>
    <w:rsid w:val="002335E4"/>
    <w:rsid w:val="002337F6"/>
    <w:rsid w:val="00234986"/>
    <w:rsid w:val="00235317"/>
    <w:rsid w:val="002370DC"/>
    <w:rsid w:val="00241649"/>
    <w:rsid w:val="00242184"/>
    <w:rsid w:val="00242A77"/>
    <w:rsid w:val="00242C31"/>
    <w:rsid w:val="0024313E"/>
    <w:rsid w:val="002436B7"/>
    <w:rsid w:val="00243934"/>
    <w:rsid w:val="002464FF"/>
    <w:rsid w:val="00247F7A"/>
    <w:rsid w:val="002500AD"/>
    <w:rsid w:val="00252EBB"/>
    <w:rsid w:val="0025451E"/>
    <w:rsid w:val="00254D63"/>
    <w:rsid w:val="00255BF0"/>
    <w:rsid w:val="002578F9"/>
    <w:rsid w:val="002620F5"/>
    <w:rsid w:val="00262851"/>
    <w:rsid w:val="002631F7"/>
    <w:rsid w:val="00263A30"/>
    <w:rsid w:val="00264375"/>
    <w:rsid w:val="002645DA"/>
    <w:rsid w:val="00265384"/>
    <w:rsid w:val="00265E23"/>
    <w:rsid w:val="0026706E"/>
    <w:rsid w:val="002713E0"/>
    <w:rsid w:val="00271947"/>
    <w:rsid w:val="002721B0"/>
    <w:rsid w:val="00272BDF"/>
    <w:rsid w:val="00273A5F"/>
    <w:rsid w:val="0027425E"/>
    <w:rsid w:val="0027459D"/>
    <w:rsid w:val="002747B2"/>
    <w:rsid w:val="00275B00"/>
    <w:rsid w:val="00276443"/>
    <w:rsid w:val="00276965"/>
    <w:rsid w:val="002802A5"/>
    <w:rsid w:val="002811AD"/>
    <w:rsid w:val="00281648"/>
    <w:rsid w:val="00281EAB"/>
    <w:rsid w:val="00282665"/>
    <w:rsid w:val="002848FE"/>
    <w:rsid w:val="002850A1"/>
    <w:rsid w:val="00285651"/>
    <w:rsid w:val="00285CF9"/>
    <w:rsid w:val="00285D60"/>
    <w:rsid w:val="002876A8"/>
    <w:rsid w:val="002914BC"/>
    <w:rsid w:val="00291A59"/>
    <w:rsid w:val="00292166"/>
    <w:rsid w:val="00293059"/>
    <w:rsid w:val="00293523"/>
    <w:rsid w:val="002940D8"/>
    <w:rsid w:val="00294431"/>
    <w:rsid w:val="002949AD"/>
    <w:rsid w:val="00294F77"/>
    <w:rsid w:val="00295006"/>
    <w:rsid w:val="00296F44"/>
    <w:rsid w:val="002A0B7F"/>
    <w:rsid w:val="002A1AEE"/>
    <w:rsid w:val="002A2433"/>
    <w:rsid w:val="002A2C36"/>
    <w:rsid w:val="002A2F2C"/>
    <w:rsid w:val="002A3BC1"/>
    <w:rsid w:val="002A4BD3"/>
    <w:rsid w:val="002A4C25"/>
    <w:rsid w:val="002A5F07"/>
    <w:rsid w:val="002A675E"/>
    <w:rsid w:val="002A6F56"/>
    <w:rsid w:val="002A7C42"/>
    <w:rsid w:val="002B0238"/>
    <w:rsid w:val="002B033E"/>
    <w:rsid w:val="002B1197"/>
    <w:rsid w:val="002B1623"/>
    <w:rsid w:val="002B1E8D"/>
    <w:rsid w:val="002B24E6"/>
    <w:rsid w:val="002B2910"/>
    <w:rsid w:val="002B2AFC"/>
    <w:rsid w:val="002B2C3B"/>
    <w:rsid w:val="002B4FC6"/>
    <w:rsid w:val="002B6803"/>
    <w:rsid w:val="002B6BD4"/>
    <w:rsid w:val="002B736B"/>
    <w:rsid w:val="002C2BA6"/>
    <w:rsid w:val="002C449A"/>
    <w:rsid w:val="002C4795"/>
    <w:rsid w:val="002C5CD2"/>
    <w:rsid w:val="002D1622"/>
    <w:rsid w:val="002D47D6"/>
    <w:rsid w:val="002D4C07"/>
    <w:rsid w:val="002D5347"/>
    <w:rsid w:val="002D5B26"/>
    <w:rsid w:val="002E0C0E"/>
    <w:rsid w:val="002E320D"/>
    <w:rsid w:val="002E33A6"/>
    <w:rsid w:val="002E391D"/>
    <w:rsid w:val="002E4055"/>
    <w:rsid w:val="002E5CC4"/>
    <w:rsid w:val="002E6033"/>
    <w:rsid w:val="002E6627"/>
    <w:rsid w:val="002F0684"/>
    <w:rsid w:val="002F0CF7"/>
    <w:rsid w:val="002F1030"/>
    <w:rsid w:val="002F12F0"/>
    <w:rsid w:val="002F2353"/>
    <w:rsid w:val="002F31EF"/>
    <w:rsid w:val="002F32B6"/>
    <w:rsid w:val="002F34D4"/>
    <w:rsid w:val="002F45A3"/>
    <w:rsid w:val="002F74A0"/>
    <w:rsid w:val="00300A47"/>
    <w:rsid w:val="00301D71"/>
    <w:rsid w:val="00302AD8"/>
    <w:rsid w:val="003042F4"/>
    <w:rsid w:val="00304B24"/>
    <w:rsid w:val="00305340"/>
    <w:rsid w:val="0030670D"/>
    <w:rsid w:val="003069A3"/>
    <w:rsid w:val="00307945"/>
    <w:rsid w:val="00311B10"/>
    <w:rsid w:val="00311C89"/>
    <w:rsid w:val="00311F9F"/>
    <w:rsid w:val="00312AEA"/>
    <w:rsid w:val="00312E8F"/>
    <w:rsid w:val="00313259"/>
    <w:rsid w:val="003152CE"/>
    <w:rsid w:val="00315B14"/>
    <w:rsid w:val="0031702F"/>
    <w:rsid w:val="0031720C"/>
    <w:rsid w:val="003179F8"/>
    <w:rsid w:val="00317FAB"/>
    <w:rsid w:val="00320D20"/>
    <w:rsid w:val="00322FA6"/>
    <w:rsid w:val="0032353A"/>
    <w:rsid w:val="00323D15"/>
    <w:rsid w:val="003255BA"/>
    <w:rsid w:val="00325A83"/>
    <w:rsid w:val="00326714"/>
    <w:rsid w:val="00326A90"/>
    <w:rsid w:val="00326E4D"/>
    <w:rsid w:val="00327073"/>
    <w:rsid w:val="0033191E"/>
    <w:rsid w:val="00332EBA"/>
    <w:rsid w:val="00333007"/>
    <w:rsid w:val="003340BC"/>
    <w:rsid w:val="003340CF"/>
    <w:rsid w:val="003349FE"/>
    <w:rsid w:val="0033650F"/>
    <w:rsid w:val="00337128"/>
    <w:rsid w:val="00337EB2"/>
    <w:rsid w:val="0034019C"/>
    <w:rsid w:val="003404CF"/>
    <w:rsid w:val="003407E3"/>
    <w:rsid w:val="00340832"/>
    <w:rsid w:val="00340AD1"/>
    <w:rsid w:val="00343A0D"/>
    <w:rsid w:val="00343A2B"/>
    <w:rsid w:val="00344EC8"/>
    <w:rsid w:val="00345211"/>
    <w:rsid w:val="00346489"/>
    <w:rsid w:val="00346668"/>
    <w:rsid w:val="0034672A"/>
    <w:rsid w:val="00347615"/>
    <w:rsid w:val="00350CC1"/>
    <w:rsid w:val="00351658"/>
    <w:rsid w:val="00351AB9"/>
    <w:rsid w:val="003523FA"/>
    <w:rsid w:val="00352CC4"/>
    <w:rsid w:val="00352D7C"/>
    <w:rsid w:val="00353E8E"/>
    <w:rsid w:val="0035533E"/>
    <w:rsid w:val="00355981"/>
    <w:rsid w:val="00356D45"/>
    <w:rsid w:val="0035762D"/>
    <w:rsid w:val="0036005C"/>
    <w:rsid w:val="00360717"/>
    <w:rsid w:val="00361C31"/>
    <w:rsid w:val="00363C57"/>
    <w:rsid w:val="00363E58"/>
    <w:rsid w:val="0036411E"/>
    <w:rsid w:val="0036466B"/>
    <w:rsid w:val="003654C6"/>
    <w:rsid w:val="00365582"/>
    <w:rsid w:val="0036571B"/>
    <w:rsid w:val="0036595C"/>
    <w:rsid w:val="003665CC"/>
    <w:rsid w:val="003668BD"/>
    <w:rsid w:val="00367D05"/>
    <w:rsid w:val="00370242"/>
    <w:rsid w:val="0037197D"/>
    <w:rsid w:val="003719FB"/>
    <w:rsid w:val="003720A7"/>
    <w:rsid w:val="003728F3"/>
    <w:rsid w:val="00372FF1"/>
    <w:rsid w:val="00373FCB"/>
    <w:rsid w:val="00374272"/>
    <w:rsid w:val="0038161C"/>
    <w:rsid w:val="00381E84"/>
    <w:rsid w:val="00382097"/>
    <w:rsid w:val="00382FF6"/>
    <w:rsid w:val="0038378F"/>
    <w:rsid w:val="00383873"/>
    <w:rsid w:val="003851D8"/>
    <w:rsid w:val="00385C94"/>
    <w:rsid w:val="00386A8C"/>
    <w:rsid w:val="003907D4"/>
    <w:rsid w:val="003926F8"/>
    <w:rsid w:val="003929F0"/>
    <w:rsid w:val="0039408B"/>
    <w:rsid w:val="00394315"/>
    <w:rsid w:val="00395E83"/>
    <w:rsid w:val="00396428"/>
    <w:rsid w:val="00396A45"/>
    <w:rsid w:val="00397AC5"/>
    <w:rsid w:val="003A00B5"/>
    <w:rsid w:val="003A00D0"/>
    <w:rsid w:val="003A08C6"/>
    <w:rsid w:val="003A229E"/>
    <w:rsid w:val="003A3155"/>
    <w:rsid w:val="003A3B08"/>
    <w:rsid w:val="003A53F7"/>
    <w:rsid w:val="003A540B"/>
    <w:rsid w:val="003A5459"/>
    <w:rsid w:val="003A5776"/>
    <w:rsid w:val="003A75C4"/>
    <w:rsid w:val="003A78A5"/>
    <w:rsid w:val="003B0FE1"/>
    <w:rsid w:val="003B11E6"/>
    <w:rsid w:val="003B1D89"/>
    <w:rsid w:val="003B2678"/>
    <w:rsid w:val="003B27DF"/>
    <w:rsid w:val="003B418A"/>
    <w:rsid w:val="003B4382"/>
    <w:rsid w:val="003B4834"/>
    <w:rsid w:val="003B4E21"/>
    <w:rsid w:val="003B72EA"/>
    <w:rsid w:val="003B795A"/>
    <w:rsid w:val="003C0D88"/>
    <w:rsid w:val="003C29E5"/>
    <w:rsid w:val="003C3F6F"/>
    <w:rsid w:val="003C404A"/>
    <w:rsid w:val="003C42CE"/>
    <w:rsid w:val="003C45A3"/>
    <w:rsid w:val="003C4C47"/>
    <w:rsid w:val="003C4F62"/>
    <w:rsid w:val="003C516E"/>
    <w:rsid w:val="003C5D44"/>
    <w:rsid w:val="003C5EBC"/>
    <w:rsid w:val="003C6BEB"/>
    <w:rsid w:val="003C78CC"/>
    <w:rsid w:val="003C7E3D"/>
    <w:rsid w:val="003D017E"/>
    <w:rsid w:val="003D087B"/>
    <w:rsid w:val="003D126E"/>
    <w:rsid w:val="003D1438"/>
    <w:rsid w:val="003D30F0"/>
    <w:rsid w:val="003D4262"/>
    <w:rsid w:val="003D4744"/>
    <w:rsid w:val="003D47C7"/>
    <w:rsid w:val="003D4EFA"/>
    <w:rsid w:val="003D5D22"/>
    <w:rsid w:val="003D6601"/>
    <w:rsid w:val="003E0A27"/>
    <w:rsid w:val="003E0E75"/>
    <w:rsid w:val="003E1997"/>
    <w:rsid w:val="003E1A00"/>
    <w:rsid w:val="003E2913"/>
    <w:rsid w:val="003E3251"/>
    <w:rsid w:val="003E40DC"/>
    <w:rsid w:val="003E4478"/>
    <w:rsid w:val="003E4F7F"/>
    <w:rsid w:val="003E5F80"/>
    <w:rsid w:val="003E70A3"/>
    <w:rsid w:val="003E7DBF"/>
    <w:rsid w:val="003E7F62"/>
    <w:rsid w:val="003F0910"/>
    <w:rsid w:val="003F1B26"/>
    <w:rsid w:val="003F2022"/>
    <w:rsid w:val="003F22D5"/>
    <w:rsid w:val="003F515A"/>
    <w:rsid w:val="003F556A"/>
    <w:rsid w:val="003F6166"/>
    <w:rsid w:val="003F6688"/>
    <w:rsid w:val="004029CE"/>
    <w:rsid w:val="00402F42"/>
    <w:rsid w:val="00404DD6"/>
    <w:rsid w:val="00405080"/>
    <w:rsid w:val="004065DB"/>
    <w:rsid w:val="004114DB"/>
    <w:rsid w:val="00412CDE"/>
    <w:rsid w:val="00413229"/>
    <w:rsid w:val="00414329"/>
    <w:rsid w:val="00414363"/>
    <w:rsid w:val="004165AF"/>
    <w:rsid w:val="004172DB"/>
    <w:rsid w:val="00417646"/>
    <w:rsid w:val="00417D4E"/>
    <w:rsid w:val="00420A71"/>
    <w:rsid w:val="00420CA1"/>
    <w:rsid w:val="00421238"/>
    <w:rsid w:val="00421B9A"/>
    <w:rsid w:val="004230D7"/>
    <w:rsid w:val="0042375D"/>
    <w:rsid w:val="004243E1"/>
    <w:rsid w:val="00424857"/>
    <w:rsid w:val="00424A3C"/>
    <w:rsid w:val="00424FC9"/>
    <w:rsid w:val="00426FBD"/>
    <w:rsid w:val="0042784C"/>
    <w:rsid w:val="0043144B"/>
    <w:rsid w:val="00431561"/>
    <w:rsid w:val="00431DDC"/>
    <w:rsid w:val="00431E9C"/>
    <w:rsid w:val="0043226E"/>
    <w:rsid w:val="00432ECD"/>
    <w:rsid w:val="0043386C"/>
    <w:rsid w:val="004360A9"/>
    <w:rsid w:val="00437A28"/>
    <w:rsid w:val="0044009B"/>
    <w:rsid w:val="004405FA"/>
    <w:rsid w:val="00440EDD"/>
    <w:rsid w:val="00442CEB"/>
    <w:rsid w:val="004436BF"/>
    <w:rsid w:val="00444466"/>
    <w:rsid w:val="00445CD8"/>
    <w:rsid w:val="00451519"/>
    <w:rsid w:val="00451A45"/>
    <w:rsid w:val="00451D15"/>
    <w:rsid w:val="004521F8"/>
    <w:rsid w:val="00454537"/>
    <w:rsid w:val="00454BB4"/>
    <w:rsid w:val="00454D6B"/>
    <w:rsid w:val="00455840"/>
    <w:rsid w:val="00455F20"/>
    <w:rsid w:val="004577E9"/>
    <w:rsid w:val="004579E9"/>
    <w:rsid w:val="00460421"/>
    <w:rsid w:val="00461077"/>
    <w:rsid w:val="00462077"/>
    <w:rsid w:val="00462BB3"/>
    <w:rsid w:val="00462E53"/>
    <w:rsid w:val="00463E10"/>
    <w:rsid w:val="00465503"/>
    <w:rsid w:val="00467B38"/>
    <w:rsid w:val="004703C5"/>
    <w:rsid w:val="0047079B"/>
    <w:rsid w:val="00470C5A"/>
    <w:rsid w:val="004712DB"/>
    <w:rsid w:val="00471970"/>
    <w:rsid w:val="00471A32"/>
    <w:rsid w:val="00471E8A"/>
    <w:rsid w:val="004728B7"/>
    <w:rsid w:val="0047374E"/>
    <w:rsid w:val="00473B55"/>
    <w:rsid w:val="00476DE2"/>
    <w:rsid w:val="00480D0E"/>
    <w:rsid w:val="00480E3D"/>
    <w:rsid w:val="00481F40"/>
    <w:rsid w:val="00483BD8"/>
    <w:rsid w:val="00483EC8"/>
    <w:rsid w:val="00485544"/>
    <w:rsid w:val="00486216"/>
    <w:rsid w:val="0048644D"/>
    <w:rsid w:val="0049138C"/>
    <w:rsid w:val="00492A77"/>
    <w:rsid w:val="00493428"/>
    <w:rsid w:val="00494316"/>
    <w:rsid w:val="00495F31"/>
    <w:rsid w:val="00496354"/>
    <w:rsid w:val="00496E16"/>
    <w:rsid w:val="004973BE"/>
    <w:rsid w:val="00497919"/>
    <w:rsid w:val="004A0DCB"/>
    <w:rsid w:val="004A1E7C"/>
    <w:rsid w:val="004A1FB1"/>
    <w:rsid w:val="004A2042"/>
    <w:rsid w:val="004A2ED0"/>
    <w:rsid w:val="004A3F1F"/>
    <w:rsid w:val="004A72B4"/>
    <w:rsid w:val="004B0142"/>
    <w:rsid w:val="004B0284"/>
    <w:rsid w:val="004B25B2"/>
    <w:rsid w:val="004B6F6C"/>
    <w:rsid w:val="004B7A60"/>
    <w:rsid w:val="004B7FC2"/>
    <w:rsid w:val="004C08B2"/>
    <w:rsid w:val="004C0E71"/>
    <w:rsid w:val="004C1AF8"/>
    <w:rsid w:val="004C292A"/>
    <w:rsid w:val="004C485D"/>
    <w:rsid w:val="004C4E9A"/>
    <w:rsid w:val="004C5092"/>
    <w:rsid w:val="004C58C5"/>
    <w:rsid w:val="004C5A3C"/>
    <w:rsid w:val="004C5CE5"/>
    <w:rsid w:val="004C6620"/>
    <w:rsid w:val="004D0666"/>
    <w:rsid w:val="004D0716"/>
    <w:rsid w:val="004D172D"/>
    <w:rsid w:val="004D1F24"/>
    <w:rsid w:val="004D3C01"/>
    <w:rsid w:val="004D3C49"/>
    <w:rsid w:val="004D44A0"/>
    <w:rsid w:val="004D7970"/>
    <w:rsid w:val="004D7A00"/>
    <w:rsid w:val="004D7DA3"/>
    <w:rsid w:val="004E1B93"/>
    <w:rsid w:val="004E2C70"/>
    <w:rsid w:val="004E31BB"/>
    <w:rsid w:val="004E3B7E"/>
    <w:rsid w:val="004E45E1"/>
    <w:rsid w:val="004E474D"/>
    <w:rsid w:val="004E4C2B"/>
    <w:rsid w:val="004E5619"/>
    <w:rsid w:val="004E621F"/>
    <w:rsid w:val="004E65D1"/>
    <w:rsid w:val="004E78C2"/>
    <w:rsid w:val="004E7E00"/>
    <w:rsid w:val="004F0CEE"/>
    <w:rsid w:val="004F1253"/>
    <w:rsid w:val="004F16E8"/>
    <w:rsid w:val="004F1CEB"/>
    <w:rsid w:val="004F1D6D"/>
    <w:rsid w:val="004F33DB"/>
    <w:rsid w:val="004F38D8"/>
    <w:rsid w:val="004F4168"/>
    <w:rsid w:val="004F6BBA"/>
    <w:rsid w:val="004F7CF9"/>
    <w:rsid w:val="00504EC6"/>
    <w:rsid w:val="005064EC"/>
    <w:rsid w:val="00507D87"/>
    <w:rsid w:val="00511227"/>
    <w:rsid w:val="00511D21"/>
    <w:rsid w:val="0051219A"/>
    <w:rsid w:val="005123BF"/>
    <w:rsid w:val="00513822"/>
    <w:rsid w:val="00513929"/>
    <w:rsid w:val="005142AA"/>
    <w:rsid w:val="00514325"/>
    <w:rsid w:val="00514E4E"/>
    <w:rsid w:val="005154A1"/>
    <w:rsid w:val="00515F41"/>
    <w:rsid w:val="00516A89"/>
    <w:rsid w:val="00516AA0"/>
    <w:rsid w:val="00517557"/>
    <w:rsid w:val="0051797D"/>
    <w:rsid w:val="00517DB6"/>
    <w:rsid w:val="00521163"/>
    <w:rsid w:val="00525BB9"/>
    <w:rsid w:val="0052688B"/>
    <w:rsid w:val="00526A18"/>
    <w:rsid w:val="00526BC1"/>
    <w:rsid w:val="00526CB8"/>
    <w:rsid w:val="00526DBF"/>
    <w:rsid w:val="0052717D"/>
    <w:rsid w:val="00530DD7"/>
    <w:rsid w:val="00532748"/>
    <w:rsid w:val="0053333C"/>
    <w:rsid w:val="005335C9"/>
    <w:rsid w:val="00533E0C"/>
    <w:rsid w:val="00533EA9"/>
    <w:rsid w:val="00534CCB"/>
    <w:rsid w:val="00534CEE"/>
    <w:rsid w:val="00535290"/>
    <w:rsid w:val="00535F0E"/>
    <w:rsid w:val="00536952"/>
    <w:rsid w:val="00541000"/>
    <w:rsid w:val="005425A6"/>
    <w:rsid w:val="0054526F"/>
    <w:rsid w:val="00545B56"/>
    <w:rsid w:val="00546DE2"/>
    <w:rsid w:val="005477B1"/>
    <w:rsid w:val="005541A4"/>
    <w:rsid w:val="0055470E"/>
    <w:rsid w:val="00555403"/>
    <w:rsid w:val="00555953"/>
    <w:rsid w:val="00556A5E"/>
    <w:rsid w:val="00556C41"/>
    <w:rsid w:val="00556F6E"/>
    <w:rsid w:val="00557200"/>
    <w:rsid w:val="005603A8"/>
    <w:rsid w:val="005606F1"/>
    <w:rsid w:val="00560AE4"/>
    <w:rsid w:val="00561DF5"/>
    <w:rsid w:val="005620BB"/>
    <w:rsid w:val="00562D57"/>
    <w:rsid w:val="0056331A"/>
    <w:rsid w:val="0056411C"/>
    <w:rsid w:val="00564220"/>
    <w:rsid w:val="00565311"/>
    <w:rsid w:val="00565590"/>
    <w:rsid w:val="00566769"/>
    <w:rsid w:val="00566F3B"/>
    <w:rsid w:val="00570770"/>
    <w:rsid w:val="005707D1"/>
    <w:rsid w:val="0057098F"/>
    <w:rsid w:val="00570CAC"/>
    <w:rsid w:val="00570EF9"/>
    <w:rsid w:val="00571727"/>
    <w:rsid w:val="0057273B"/>
    <w:rsid w:val="005738C7"/>
    <w:rsid w:val="005757EB"/>
    <w:rsid w:val="00575B1D"/>
    <w:rsid w:val="00576975"/>
    <w:rsid w:val="00577527"/>
    <w:rsid w:val="005778FF"/>
    <w:rsid w:val="00580A75"/>
    <w:rsid w:val="00581283"/>
    <w:rsid w:val="00581D9F"/>
    <w:rsid w:val="0058391B"/>
    <w:rsid w:val="00583985"/>
    <w:rsid w:val="0058456E"/>
    <w:rsid w:val="005860A1"/>
    <w:rsid w:val="0058636C"/>
    <w:rsid w:val="00586DD4"/>
    <w:rsid w:val="005879AA"/>
    <w:rsid w:val="00587D1C"/>
    <w:rsid w:val="00587EB7"/>
    <w:rsid w:val="005911B6"/>
    <w:rsid w:val="00592FAA"/>
    <w:rsid w:val="0059337C"/>
    <w:rsid w:val="005950A6"/>
    <w:rsid w:val="005961B2"/>
    <w:rsid w:val="0059728A"/>
    <w:rsid w:val="005977A4"/>
    <w:rsid w:val="00597B0F"/>
    <w:rsid w:val="00597CA5"/>
    <w:rsid w:val="005A13F5"/>
    <w:rsid w:val="005A28B7"/>
    <w:rsid w:val="005A2E31"/>
    <w:rsid w:val="005A2FB7"/>
    <w:rsid w:val="005A372B"/>
    <w:rsid w:val="005A3758"/>
    <w:rsid w:val="005A3A76"/>
    <w:rsid w:val="005A458C"/>
    <w:rsid w:val="005A68AA"/>
    <w:rsid w:val="005B0007"/>
    <w:rsid w:val="005B06DC"/>
    <w:rsid w:val="005B1012"/>
    <w:rsid w:val="005B10F5"/>
    <w:rsid w:val="005B1CF6"/>
    <w:rsid w:val="005B29F5"/>
    <w:rsid w:val="005B2C66"/>
    <w:rsid w:val="005B3ADB"/>
    <w:rsid w:val="005B458C"/>
    <w:rsid w:val="005B4997"/>
    <w:rsid w:val="005B523C"/>
    <w:rsid w:val="005B7E78"/>
    <w:rsid w:val="005C026F"/>
    <w:rsid w:val="005C0A7C"/>
    <w:rsid w:val="005C2BFF"/>
    <w:rsid w:val="005C3762"/>
    <w:rsid w:val="005C3E28"/>
    <w:rsid w:val="005C4F92"/>
    <w:rsid w:val="005C511E"/>
    <w:rsid w:val="005C5638"/>
    <w:rsid w:val="005C62D1"/>
    <w:rsid w:val="005C6979"/>
    <w:rsid w:val="005C69D2"/>
    <w:rsid w:val="005D03FD"/>
    <w:rsid w:val="005D0F3D"/>
    <w:rsid w:val="005D0F4F"/>
    <w:rsid w:val="005D19B4"/>
    <w:rsid w:val="005D1D59"/>
    <w:rsid w:val="005D3673"/>
    <w:rsid w:val="005D3AAE"/>
    <w:rsid w:val="005D3C34"/>
    <w:rsid w:val="005D716D"/>
    <w:rsid w:val="005E0687"/>
    <w:rsid w:val="005E1287"/>
    <w:rsid w:val="005E22C1"/>
    <w:rsid w:val="005E2A24"/>
    <w:rsid w:val="005E3828"/>
    <w:rsid w:val="005E3AEE"/>
    <w:rsid w:val="005E410A"/>
    <w:rsid w:val="005E48A7"/>
    <w:rsid w:val="005E7D2E"/>
    <w:rsid w:val="005F2833"/>
    <w:rsid w:val="005F44F1"/>
    <w:rsid w:val="005F5F08"/>
    <w:rsid w:val="005F6729"/>
    <w:rsid w:val="005F6918"/>
    <w:rsid w:val="005F7C38"/>
    <w:rsid w:val="006052F9"/>
    <w:rsid w:val="006060CF"/>
    <w:rsid w:val="0060696D"/>
    <w:rsid w:val="00607254"/>
    <w:rsid w:val="006119F5"/>
    <w:rsid w:val="00611B28"/>
    <w:rsid w:val="00611D39"/>
    <w:rsid w:val="00613516"/>
    <w:rsid w:val="00613B4C"/>
    <w:rsid w:val="006152DC"/>
    <w:rsid w:val="00615B8E"/>
    <w:rsid w:val="0061692F"/>
    <w:rsid w:val="0062050E"/>
    <w:rsid w:val="0062071C"/>
    <w:rsid w:val="006220E4"/>
    <w:rsid w:val="00622CF1"/>
    <w:rsid w:val="0062689A"/>
    <w:rsid w:val="00627EE1"/>
    <w:rsid w:val="00631141"/>
    <w:rsid w:val="006312E6"/>
    <w:rsid w:val="00631CE4"/>
    <w:rsid w:val="0063387B"/>
    <w:rsid w:val="00634C59"/>
    <w:rsid w:val="006350F4"/>
    <w:rsid w:val="00635544"/>
    <w:rsid w:val="00636885"/>
    <w:rsid w:val="006376C2"/>
    <w:rsid w:val="00637FCB"/>
    <w:rsid w:val="006406AA"/>
    <w:rsid w:val="00640A57"/>
    <w:rsid w:val="0064199A"/>
    <w:rsid w:val="0064297D"/>
    <w:rsid w:val="0064362B"/>
    <w:rsid w:val="00644185"/>
    <w:rsid w:val="006441B9"/>
    <w:rsid w:val="006459E3"/>
    <w:rsid w:val="00645BE7"/>
    <w:rsid w:val="00645FDF"/>
    <w:rsid w:val="006461DA"/>
    <w:rsid w:val="006465A7"/>
    <w:rsid w:val="00650559"/>
    <w:rsid w:val="00651B0E"/>
    <w:rsid w:val="00651C2F"/>
    <w:rsid w:val="00651D19"/>
    <w:rsid w:val="00651E69"/>
    <w:rsid w:val="00653502"/>
    <w:rsid w:val="00653EC8"/>
    <w:rsid w:val="006562EA"/>
    <w:rsid w:val="00656738"/>
    <w:rsid w:val="00657016"/>
    <w:rsid w:val="006579F4"/>
    <w:rsid w:val="00657A24"/>
    <w:rsid w:val="00657F73"/>
    <w:rsid w:val="0066082E"/>
    <w:rsid w:val="00660C25"/>
    <w:rsid w:val="00662DB3"/>
    <w:rsid w:val="00662E5E"/>
    <w:rsid w:val="006635E6"/>
    <w:rsid w:val="00663B02"/>
    <w:rsid w:val="006640E6"/>
    <w:rsid w:val="00664176"/>
    <w:rsid w:val="006648D4"/>
    <w:rsid w:val="0066503A"/>
    <w:rsid w:val="00666C8E"/>
    <w:rsid w:val="00667E3E"/>
    <w:rsid w:val="00671019"/>
    <w:rsid w:val="006714F0"/>
    <w:rsid w:val="006716FE"/>
    <w:rsid w:val="00671A63"/>
    <w:rsid w:val="00671D31"/>
    <w:rsid w:val="00671F58"/>
    <w:rsid w:val="00672F34"/>
    <w:rsid w:val="00673BBD"/>
    <w:rsid w:val="00674B20"/>
    <w:rsid w:val="00674CF4"/>
    <w:rsid w:val="00675466"/>
    <w:rsid w:val="006755BD"/>
    <w:rsid w:val="00676B20"/>
    <w:rsid w:val="00676BAB"/>
    <w:rsid w:val="0068008F"/>
    <w:rsid w:val="00680291"/>
    <w:rsid w:val="00681050"/>
    <w:rsid w:val="0068146C"/>
    <w:rsid w:val="006826F2"/>
    <w:rsid w:val="006856A6"/>
    <w:rsid w:val="00685B3E"/>
    <w:rsid w:val="006862DD"/>
    <w:rsid w:val="00686E39"/>
    <w:rsid w:val="0068793D"/>
    <w:rsid w:val="00690578"/>
    <w:rsid w:val="006909FB"/>
    <w:rsid w:val="00690EE4"/>
    <w:rsid w:val="00691314"/>
    <w:rsid w:val="00691A59"/>
    <w:rsid w:val="006922D6"/>
    <w:rsid w:val="00692507"/>
    <w:rsid w:val="006930E1"/>
    <w:rsid w:val="00695236"/>
    <w:rsid w:val="0069717A"/>
    <w:rsid w:val="006A07B1"/>
    <w:rsid w:val="006A135E"/>
    <w:rsid w:val="006A17FD"/>
    <w:rsid w:val="006A2883"/>
    <w:rsid w:val="006A2D41"/>
    <w:rsid w:val="006A3EC7"/>
    <w:rsid w:val="006A464A"/>
    <w:rsid w:val="006A47EB"/>
    <w:rsid w:val="006A53FB"/>
    <w:rsid w:val="006A573C"/>
    <w:rsid w:val="006A6A7B"/>
    <w:rsid w:val="006A7B79"/>
    <w:rsid w:val="006B036E"/>
    <w:rsid w:val="006B12EC"/>
    <w:rsid w:val="006B1458"/>
    <w:rsid w:val="006B29C2"/>
    <w:rsid w:val="006B2D21"/>
    <w:rsid w:val="006B311E"/>
    <w:rsid w:val="006B398E"/>
    <w:rsid w:val="006B5F0C"/>
    <w:rsid w:val="006B6236"/>
    <w:rsid w:val="006B6327"/>
    <w:rsid w:val="006B6CAE"/>
    <w:rsid w:val="006B6CDA"/>
    <w:rsid w:val="006B7585"/>
    <w:rsid w:val="006B7639"/>
    <w:rsid w:val="006C05E1"/>
    <w:rsid w:val="006C4779"/>
    <w:rsid w:val="006C4E59"/>
    <w:rsid w:val="006C57D5"/>
    <w:rsid w:val="006C69FC"/>
    <w:rsid w:val="006C7A28"/>
    <w:rsid w:val="006D2BEB"/>
    <w:rsid w:val="006D2D78"/>
    <w:rsid w:val="006D2E03"/>
    <w:rsid w:val="006D3604"/>
    <w:rsid w:val="006D4457"/>
    <w:rsid w:val="006D4C7C"/>
    <w:rsid w:val="006D5A01"/>
    <w:rsid w:val="006D6B24"/>
    <w:rsid w:val="006D7210"/>
    <w:rsid w:val="006D7342"/>
    <w:rsid w:val="006D75E2"/>
    <w:rsid w:val="006D7B33"/>
    <w:rsid w:val="006E0832"/>
    <w:rsid w:val="006E0B0D"/>
    <w:rsid w:val="006E21D6"/>
    <w:rsid w:val="006E23E5"/>
    <w:rsid w:val="006E35D0"/>
    <w:rsid w:val="006E41BD"/>
    <w:rsid w:val="006E4959"/>
    <w:rsid w:val="006E4AD7"/>
    <w:rsid w:val="006E60B1"/>
    <w:rsid w:val="006E67E5"/>
    <w:rsid w:val="006E7B38"/>
    <w:rsid w:val="006F01D0"/>
    <w:rsid w:val="006F10FF"/>
    <w:rsid w:val="006F11E9"/>
    <w:rsid w:val="006F123A"/>
    <w:rsid w:val="006F2EAF"/>
    <w:rsid w:val="006F369F"/>
    <w:rsid w:val="006F57C6"/>
    <w:rsid w:val="006F58D3"/>
    <w:rsid w:val="006F5B89"/>
    <w:rsid w:val="006F6192"/>
    <w:rsid w:val="006F70CE"/>
    <w:rsid w:val="006F7768"/>
    <w:rsid w:val="006F7FE9"/>
    <w:rsid w:val="00700200"/>
    <w:rsid w:val="00702E83"/>
    <w:rsid w:val="007031C7"/>
    <w:rsid w:val="00703376"/>
    <w:rsid w:val="00703C40"/>
    <w:rsid w:val="00703CEF"/>
    <w:rsid w:val="00703D16"/>
    <w:rsid w:val="007054DB"/>
    <w:rsid w:val="00706E30"/>
    <w:rsid w:val="00707405"/>
    <w:rsid w:val="0071058C"/>
    <w:rsid w:val="00710797"/>
    <w:rsid w:val="0071151F"/>
    <w:rsid w:val="00711C20"/>
    <w:rsid w:val="0071237B"/>
    <w:rsid w:val="00712B33"/>
    <w:rsid w:val="007132F8"/>
    <w:rsid w:val="00714DDD"/>
    <w:rsid w:val="00715D1F"/>
    <w:rsid w:val="007210FB"/>
    <w:rsid w:val="00721681"/>
    <w:rsid w:val="007220C3"/>
    <w:rsid w:val="0072220F"/>
    <w:rsid w:val="007222D3"/>
    <w:rsid w:val="00723774"/>
    <w:rsid w:val="00724BBC"/>
    <w:rsid w:val="007253BF"/>
    <w:rsid w:val="00725D61"/>
    <w:rsid w:val="00727389"/>
    <w:rsid w:val="007303EC"/>
    <w:rsid w:val="00730755"/>
    <w:rsid w:val="0073127A"/>
    <w:rsid w:val="00731481"/>
    <w:rsid w:val="007314B6"/>
    <w:rsid w:val="007316E6"/>
    <w:rsid w:val="007318A9"/>
    <w:rsid w:val="0073209B"/>
    <w:rsid w:val="00732C71"/>
    <w:rsid w:val="0073308B"/>
    <w:rsid w:val="007351A3"/>
    <w:rsid w:val="007356DE"/>
    <w:rsid w:val="00736905"/>
    <w:rsid w:val="00737B02"/>
    <w:rsid w:val="00740D1C"/>
    <w:rsid w:val="00740D46"/>
    <w:rsid w:val="007412FD"/>
    <w:rsid w:val="00741301"/>
    <w:rsid w:val="00741316"/>
    <w:rsid w:val="0074188B"/>
    <w:rsid w:val="00741DA1"/>
    <w:rsid w:val="00742A2A"/>
    <w:rsid w:val="007476DF"/>
    <w:rsid w:val="0075032A"/>
    <w:rsid w:val="007516B3"/>
    <w:rsid w:val="00752025"/>
    <w:rsid w:val="00752052"/>
    <w:rsid w:val="00752166"/>
    <w:rsid w:val="0075232F"/>
    <w:rsid w:val="00752E7C"/>
    <w:rsid w:val="0075377F"/>
    <w:rsid w:val="00753C3F"/>
    <w:rsid w:val="00753F0A"/>
    <w:rsid w:val="0075676E"/>
    <w:rsid w:val="007568D4"/>
    <w:rsid w:val="00756A7F"/>
    <w:rsid w:val="0075788C"/>
    <w:rsid w:val="0075789D"/>
    <w:rsid w:val="007579F6"/>
    <w:rsid w:val="00757B89"/>
    <w:rsid w:val="00757D6C"/>
    <w:rsid w:val="00760BAA"/>
    <w:rsid w:val="00765519"/>
    <w:rsid w:val="007656BB"/>
    <w:rsid w:val="00765ABF"/>
    <w:rsid w:val="00766E55"/>
    <w:rsid w:val="007701A4"/>
    <w:rsid w:val="00770A31"/>
    <w:rsid w:val="00773A94"/>
    <w:rsid w:val="00773E63"/>
    <w:rsid w:val="007740A7"/>
    <w:rsid w:val="007751E5"/>
    <w:rsid w:val="00775EBE"/>
    <w:rsid w:val="00776840"/>
    <w:rsid w:val="00777887"/>
    <w:rsid w:val="007800D0"/>
    <w:rsid w:val="007803A0"/>
    <w:rsid w:val="00780FE0"/>
    <w:rsid w:val="007820A7"/>
    <w:rsid w:val="00782EDE"/>
    <w:rsid w:val="0078357E"/>
    <w:rsid w:val="00784CE4"/>
    <w:rsid w:val="00786049"/>
    <w:rsid w:val="007860E1"/>
    <w:rsid w:val="00787919"/>
    <w:rsid w:val="00790515"/>
    <w:rsid w:val="00790671"/>
    <w:rsid w:val="00791811"/>
    <w:rsid w:val="00792B87"/>
    <w:rsid w:val="00792B92"/>
    <w:rsid w:val="00793169"/>
    <w:rsid w:val="00793951"/>
    <w:rsid w:val="00795212"/>
    <w:rsid w:val="007960C0"/>
    <w:rsid w:val="007978CF"/>
    <w:rsid w:val="00797BDA"/>
    <w:rsid w:val="007A0B8F"/>
    <w:rsid w:val="007A136F"/>
    <w:rsid w:val="007A40D9"/>
    <w:rsid w:val="007A634A"/>
    <w:rsid w:val="007A6BEA"/>
    <w:rsid w:val="007A7352"/>
    <w:rsid w:val="007B01FB"/>
    <w:rsid w:val="007B1050"/>
    <w:rsid w:val="007B34CD"/>
    <w:rsid w:val="007B373B"/>
    <w:rsid w:val="007B3C79"/>
    <w:rsid w:val="007B4A23"/>
    <w:rsid w:val="007B646D"/>
    <w:rsid w:val="007B6D82"/>
    <w:rsid w:val="007B79B9"/>
    <w:rsid w:val="007C04C7"/>
    <w:rsid w:val="007C085B"/>
    <w:rsid w:val="007C3679"/>
    <w:rsid w:val="007C4354"/>
    <w:rsid w:val="007C62C7"/>
    <w:rsid w:val="007C69E2"/>
    <w:rsid w:val="007C7EA7"/>
    <w:rsid w:val="007D05CA"/>
    <w:rsid w:val="007D09B2"/>
    <w:rsid w:val="007D09ED"/>
    <w:rsid w:val="007D0C45"/>
    <w:rsid w:val="007D0DAB"/>
    <w:rsid w:val="007D1A33"/>
    <w:rsid w:val="007D36AF"/>
    <w:rsid w:val="007D41D3"/>
    <w:rsid w:val="007D4644"/>
    <w:rsid w:val="007D4B12"/>
    <w:rsid w:val="007D5132"/>
    <w:rsid w:val="007D5788"/>
    <w:rsid w:val="007D5EE4"/>
    <w:rsid w:val="007D5FD9"/>
    <w:rsid w:val="007D6F1C"/>
    <w:rsid w:val="007D7093"/>
    <w:rsid w:val="007D7F11"/>
    <w:rsid w:val="007E1FFE"/>
    <w:rsid w:val="007E4438"/>
    <w:rsid w:val="007E4A55"/>
    <w:rsid w:val="007E5EA1"/>
    <w:rsid w:val="007E6180"/>
    <w:rsid w:val="007E770E"/>
    <w:rsid w:val="007F0C2D"/>
    <w:rsid w:val="007F1CFB"/>
    <w:rsid w:val="007F22A6"/>
    <w:rsid w:val="007F23DC"/>
    <w:rsid w:val="007F2FF1"/>
    <w:rsid w:val="007F3B31"/>
    <w:rsid w:val="007F3C4A"/>
    <w:rsid w:val="007F4981"/>
    <w:rsid w:val="007F68EA"/>
    <w:rsid w:val="007F78D6"/>
    <w:rsid w:val="008006B5"/>
    <w:rsid w:val="008016F2"/>
    <w:rsid w:val="00801A81"/>
    <w:rsid w:val="00801B27"/>
    <w:rsid w:val="00802D23"/>
    <w:rsid w:val="00804DFE"/>
    <w:rsid w:val="008071BE"/>
    <w:rsid w:val="008074F7"/>
    <w:rsid w:val="008105F1"/>
    <w:rsid w:val="008112F8"/>
    <w:rsid w:val="0081134A"/>
    <w:rsid w:val="00811874"/>
    <w:rsid w:val="00812199"/>
    <w:rsid w:val="00812A9A"/>
    <w:rsid w:val="00812D2A"/>
    <w:rsid w:val="00813837"/>
    <w:rsid w:val="008153BA"/>
    <w:rsid w:val="00815574"/>
    <w:rsid w:val="00816313"/>
    <w:rsid w:val="0081638B"/>
    <w:rsid w:val="00816ACA"/>
    <w:rsid w:val="00817B7E"/>
    <w:rsid w:val="00821292"/>
    <w:rsid w:val="008214AB"/>
    <w:rsid w:val="00821D14"/>
    <w:rsid w:val="008247DF"/>
    <w:rsid w:val="00824DBA"/>
    <w:rsid w:val="00824E08"/>
    <w:rsid w:val="00827706"/>
    <w:rsid w:val="008279A7"/>
    <w:rsid w:val="00827D47"/>
    <w:rsid w:val="00827FDB"/>
    <w:rsid w:val="0083126B"/>
    <w:rsid w:val="0083234D"/>
    <w:rsid w:val="008338F3"/>
    <w:rsid w:val="00835356"/>
    <w:rsid w:val="00835755"/>
    <w:rsid w:val="0083621D"/>
    <w:rsid w:val="00836B06"/>
    <w:rsid w:val="008370AB"/>
    <w:rsid w:val="00837414"/>
    <w:rsid w:val="008416EB"/>
    <w:rsid w:val="00841CA6"/>
    <w:rsid w:val="00842107"/>
    <w:rsid w:val="0084217E"/>
    <w:rsid w:val="00843FA6"/>
    <w:rsid w:val="008447E6"/>
    <w:rsid w:val="00844F39"/>
    <w:rsid w:val="008461A5"/>
    <w:rsid w:val="00846372"/>
    <w:rsid w:val="008475BF"/>
    <w:rsid w:val="008500FA"/>
    <w:rsid w:val="008501AB"/>
    <w:rsid w:val="008508EC"/>
    <w:rsid w:val="00850E63"/>
    <w:rsid w:val="00851031"/>
    <w:rsid w:val="00853417"/>
    <w:rsid w:val="0085499E"/>
    <w:rsid w:val="008557D8"/>
    <w:rsid w:val="00860246"/>
    <w:rsid w:val="00860968"/>
    <w:rsid w:val="00860F51"/>
    <w:rsid w:val="00860FBE"/>
    <w:rsid w:val="00861726"/>
    <w:rsid w:val="00861F29"/>
    <w:rsid w:val="0086208A"/>
    <w:rsid w:val="00862599"/>
    <w:rsid w:val="00863120"/>
    <w:rsid w:val="00863E85"/>
    <w:rsid w:val="00864BC8"/>
    <w:rsid w:val="0086522C"/>
    <w:rsid w:val="00865A28"/>
    <w:rsid w:val="00871400"/>
    <w:rsid w:val="00871662"/>
    <w:rsid w:val="00871D16"/>
    <w:rsid w:val="00871F16"/>
    <w:rsid w:val="0087563C"/>
    <w:rsid w:val="00876FC6"/>
    <w:rsid w:val="0087754E"/>
    <w:rsid w:val="008777D0"/>
    <w:rsid w:val="00877FBA"/>
    <w:rsid w:val="00880004"/>
    <w:rsid w:val="0088050A"/>
    <w:rsid w:val="00881392"/>
    <w:rsid w:val="008815B9"/>
    <w:rsid w:val="00882694"/>
    <w:rsid w:val="00883E03"/>
    <w:rsid w:val="008846DF"/>
    <w:rsid w:val="00884B41"/>
    <w:rsid w:val="00884EA5"/>
    <w:rsid w:val="00885028"/>
    <w:rsid w:val="00885B1A"/>
    <w:rsid w:val="00885B5D"/>
    <w:rsid w:val="0088718C"/>
    <w:rsid w:val="00887496"/>
    <w:rsid w:val="00887CE3"/>
    <w:rsid w:val="00890228"/>
    <w:rsid w:val="00890693"/>
    <w:rsid w:val="00892A9C"/>
    <w:rsid w:val="00892D1A"/>
    <w:rsid w:val="0089381F"/>
    <w:rsid w:val="0089400D"/>
    <w:rsid w:val="00895143"/>
    <w:rsid w:val="008958A0"/>
    <w:rsid w:val="00897366"/>
    <w:rsid w:val="00897535"/>
    <w:rsid w:val="0089787A"/>
    <w:rsid w:val="008A03C1"/>
    <w:rsid w:val="008A0CD4"/>
    <w:rsid w:val="008A184A"/>
    <w:rsid w:val="008A3820"/>
    <w:rsid w:val="008A393E"/>
    <w:rsid w:val="008A3B97"/>
    <w:rsid w:val="008A461D"/>
    <w:rsid w:val="008A4802"/>
    <w:rsid w:val="008A5222"/>
    <w:rsid w:val="008A601C"/>
    <w:rsid w:val="008A6A8F"/>
    <w:rsid w:val="008A6FB9"/>
    <w:rsid w:val="008A75FF"/>
    <w:rsid w:val="008A78D1"/>
    <w:rsid w:val="008B3C4C"/>
    <w:rsid w:val="008B4617"/>
    <w:rsid w:val="008B4CDB"/>
    <w:rsid w:val="008B4D36"/>
    <w:rsid w:val="008B58E5"/>
    <w:rsid w:val="008C141E"/>
    <w:rsid w:val="008C1688"/>
    <w:rsid w:val="008C16D8"/>
    <w:rsid w:val="008C1F63"/>
    <w:rsid w:val="008C29FD"/>
    <w:rsid w:val="008C2B41"/>
    <w:rsid w:val="008C316B"/>
    <w:rsid w:val="008C4F51"/>
    <w:rsid w:val="008C6A8A"/>
    <w:rsid w:val="008C6D59"/>
    <w:rsid w:val="008D01D9"/>
    <w:rsid w:val="008D23AD"/>
    <w:rsid w:val="008D2E39"/>
    <w:rsid w:val="008D3185"/>
    <w:rsid w:val="008D3DB9"/>
    <w:rsid w:val="008D42FC"/>
    <w:rsid w:val="008D5B12"/>
    <w:rsid w:val="008D626D"/>
    <w:rsid w:val="008D6561"/>
    <w:rsid w:val="008E02E3"/>
    <w:rsid w:val="008E03D2"/>
    <w:rsid w:val="008E37C3"/>
    <w:rsid w:val="008E45BA"/>
    <w:rsid w:val="008E4879"/>
    <w:rsid w:val="008E5449"/>
    <w:rsid w:val="008E6F61"/>
    <w:rsid w:val="008F01C9"/>
    <w:rsid w:val="008F0834"/>
    <w:rsid w:val="008F275C"/>
    <w:rsid w:val="008F3949"/>
    <w:rsid w:val="008F3A60"/>
    <w:rsid w:val="008F4224"/>
    <w:rsid w:val="008F4AAB"/>
    <w:rsid w:val="008F7CA4"/>
    <w:rsid w:val="00900716"/>
    <w:rsid w:val="00900803"/>
    <w:rsid w:val="00900D8D"/>
    <w:rsid w:val="00901A12"/>
    <w:rsid w:val="00901B89"/>
    <w:rsid w:val="00901F2E"/>
    <w:rsid w:val="009028EC"/>
    <w:rsid w:val="009043B4"/>
    <w:rsid w:val="00905563"/>
    <w:rsid w:val="009059B6"/>
    <w:rsid w:val="009061B9"/>
    <w:rsid w:val="009077A9"/>
    <w:rsid w:val="00907C02"/>
    <w:rsid w:val="00910797"/>
    <w:rsid w:val="00911D11"/>
    <w:rsid w:val="00911D2A"/>
    <w:rsid w:val="00911FF4"/>
    <w:rsid w:val="00914BE1"/>
    <w:rsid w:val="00916082"/>
    <w:rsid w:val="00916B5A"/>
    <w:rsid w:val="00920616"/>
    <w:rsid w:val="0092097D"/>
    <w:rsid w:val="00920CC7"/>
    <w:rsid w:val="009220FE"/>
    <w:rsid w:val="00922849"/>
    <w:rsid w:val="009232F9"/>
    <w:rsid w:val="00924444"/>
    <w:rsid w:val="00924ABB"/>
    <w:rsid w:val="00926BA8"/>
    <w:rsid w:val="00927D26"/>
    <w:rsid w:val="00930641"/>
    <w:rsid w:val="00932E08"/>
    <w:rsid w:val="0093355A"/>
    <w:rsid w:val="00933715"/>
    <w:rsid w:val="00934212"/>
    <w:rsid w:val="00935734"/>
    <w:rsid w:val="00936576"/>
    <w:rsid w:val="0093684A"/>
    <w:rsid w:val="009372B7"/>
    <w:rsid w:val="00937EC4"/>
    <w:rsid w:val="00937FC3"/>
    <w:rsid w:val="00940269"/>
    <w:rsid w:val="0094030F"/>
    <w:rsid w:val="009403DE"/>
    <w:rsid w:val="009420D1"/>
    <w:rsid w:val="00942150"/>
    <w:rsid w:val="0094287D"/>
    <w:rsid w:val="00943174"/>
    <w:rsid w:val="00943502"/>
    <w:rsid w:val="00943E87"/>
    <w:rsid w:val="00944F85"/>
    <w:rsid w:val="00945C23"/>
    <w:rsid w:val="00945EDB"/>
    <w:rsid w:val="00950297"/>
    <w:rsid w:val="00950546"/>
    <w:rsid w:val="0095133E"/>
    <w:rsid w:val="00951E4E"/>
    <w:rsid w:val="00951EDB"/>
    <w:rsid w:val="00951F14"/>
    <w:rsid w:val="00952ABA"/>
    <w:rsid w:val="00953C3B"/>
    <w:rsid w:val="00955957"/>
    <w:rsid w:val="00955FAE"/>
    <w:rsid w:val="009561D8"/>
    <w:rsid w:val="00956630"/>
    <w:rsid w:val="00956D40"/>
    <w:rsid w:val="009571AA"/>
    <w:rsid w:val="009571CB"/>
    <w:rsid w:val="00957F27"/>
    <w:rsid w:val="00961B3E"/>
    <w:rsid w:val="00962B3F"/>
    <w:rsid w:val="0096311B"/>
    <w:rsid w:val="009635CE"/>
    <w:rsid w:val="00963A9B"/>
    <w:rsid w:val="009650FD"/>
    <w:rsid w:val="00965644"/>
    <w:rsid w:val="00965DE9"/>
    <w:rsid w:val="0096644A"/>
    <w:rsid w:val="009671F2"/>
    <w:rsid w:val="00970A68"/>
    <w:rsid w:val="00970AEF"/>
    <w:rsid w:val="00971180"/>
    <w:rsid w:val="0097204D"/>
    <w:rsid w:val="00973B2F"/>
    <w:rsid w:val="0097420A"/>
    <w:rsid w:val="00975947"/>
    <w:rsid w:val="0097772C"/>
    <w:rsid w:val="00977E72"/>
    <w:rsid w:val="009801F7"/>
    <w:rsid w:val="009818CC"/>
    <w:rsid w:val="0098274A"/>
    <w:rsid w:val="00982B0C"/>
    <w:rsid w:val="00983590"/>
    <w:rsid w:val="00983DF6"/>
    <w:rsid w:val="00983ED8"/>
    <w:rsid w:val="00983F1F"/>
    <w:rsid w:val="00984646"/>
    <w:rsid w:val="00984D8F"/>
    <w:rsid w:val="00984EB7"/>
    <w:rsid w:val="00985D66"/>
    <w:rsid w:val="00986344"/>
    <w:rsid w:val="00987833"/>
    <w:rsid w:val="00990424"/>
    <w:rsid w:val="00990820"/>
    <w:rsid w:val="0099170F"/>
    <w:rsid w:val="00991C0E"/>
    <w:rsid w:val="009923D6"/>
    <w:rsid w:val="00992AFC"/>
    <w:rsid w:val="00994456"/>
    <w:rsid w:val="00994A4E"/>
    <w:rsid w:val="00994FF5"/>
    <w:rsid w:val="0099523A"/>
    <w:rsid w:val="00996BA0"/>
    <w:rsid w:val="00997C9B"/>
    <w:rsid w:val="009A0347"/>
    <w:rsid w:val="009A0689"/>
    <w:rsid w:val="009A110D"/>
    <w:rsid w:val="009A1CAF"/>
    <w:rsid w:val="009A3707"/>
    <w:rsid w:val="009A3CC1"/>
    <w:rsid w:val="009A5D62"/>
    <w:rsid w:val="009A6AFC"/>
    <w:rsid w:val="009A76FA"/>
    <w:rsid w:val="009A7756"/>
    <w:rsid w:val="009B2790"/>
    <w:rsid w:val="009B2EDC"/>
    <w:rsid w:val="009B3283"/>
    <w:rsid w:val="009B36D6"/>
    <w:rsid w:val="009B37BA"/>
    <w:rsid w:val="009B610C"/>
    <w:rsid w:val="009B6444"/>
    <w:rsid w:val="009B78D1"/>
    <w:rsid w:val="009C0EF4"/>
    <w:rsid w:val="009C4970"/>
    <w:rsid w:val="009C5E3F"/>
    <w:rsid w:val="009C645B"/>
    <w:rsid w:val="009C7569"/>
    <w:rsid w:val="009D025B"/>
    <w:rsid w:val="009D03CC"/>
    <w:rsid w:val="009D03D6"/>
    <w:rsid w:val="009D04EF"/>
    <w:rsid w:val="009D05C8"/>
    <w:rsid w:val="009D0D43"/>
    <w:rsid w:val="009D0E5D"/>
    <w:rsid w:val="009D14EF"/>
    <w:rsid w:val="009D14FF"/>
    <w:rsid w:val="009D1702"/>
    <w:rsid w:val="009D1F1D"/>
    <w:rsid w:val="009D27A1"/>
    <w:rsid w:val="009D29DE"/>
    <w:rsid w:val="009D3C3E"/>
    <w:rsid w:val="009D3ED6"/>
    <w:rsid w:val="009D56DE"/>
    <w:rsid w:val="009D57DB"/>
    <w:rsid w:val="009D598D"/>
    <w:rsid w:val="009D7A9A"/>
    <w:rsid w:val="009D7D60"/>
    <w:rsid w:val="009D7FB1"/>
    <w:rsid w:val="009E10C4"/>
    <w:rsid w:val="009E1769"/>
    <w:rsid w:val="009E43CB"/>
    <w:rsid w:val="009E4B95"/>
    <w:rsid w:val="009E66F2"/>
    <w:rsid w:val="009F070F"/>
    <w:rsid w:val="009F26D1"/>
    <w:rsid w:val="009F281C"/>
    <w:rsid w:val="009F2B4F"/>
    <w:rsid w:val="009F2D38"/>
    <w:rsid w:val="009F2D46"/>
    <w:rsid w:val="009F2EBC"/>
    <w:rsid w:val="009F4D01"/>
    <w:rsid w:val="009F4FCF"/>
    <w:rsid w:val="009F566A"/>
    <w:rsid w:val="009F5B18"/>
    <w:rsid w:val="009F5D7D"/>
    <w:rsid w:val="009F5DDA"/>
    <w:rsid w:val="009F5DF0"/>
    <w:rsid w:val="009F6BCC"/>
    <w:rsid w:val="009F74BC"/>
    <w:rsid w:val="009F7D84"/>
    <w:rsid w:val="009F7EC9"/>
    <w:rsid w:val="00A004FF"/>
    <w:rsid w:val="00A0093A"/>
    <w:rsid w:val="00A01824"/>
    <w:rsid w:val="00A01C0F"/>
    <w:rsid w:val="00A023A3"/>
    <w:rsid w:val="00A034F8"/>
    <w:rsid w:val="00A03D3A"/>
    <w:rsid w:val="00A05B86"/>
    <w:rsid w:val="00A0645B"/>
    <w:rsid w:val="00A0682E"/>
    <w:rsid w:val="00A07727"/>
    <w:rsid w:val="00A10BEA"/>
    <w:rsid w:val="00A10D68"/>
    <w:rsid w:val="00A1200E"/>
    <w:rsid w:val="00A12631"/>
    <w:rsid w:val="00A12ECD"/>
    <w:rsid w:val="00A1304F"/>
    <w:rsid w:val="00A135D6"/>
    <w:rsid w:val="00A13691"/>
    <w:rsid w:val="00A16089"/>
    <w:rsid w:val="00A17E4B"/>
    <w:rsid w:val="00A216B6"/>
    <w:rsid w:val="00A22970"/>
    <w:rsid w:val="00A22DB4"/>
    <w:rsid w:val="00A23BD2"/>
    <w:rsid w:val="00A23E39"/>
    <w:rsid w:val="00A250B5"/>
    <w:rsid w:val="00A2573E"/>
    <w:rsid w:val="00A25DA9"/>
    <w:rsid w:val="00A268DA"/>
    <w:rsid w:val="00A27004"/>
    <w:rsid w:val="00A27577"/>
    <w:rsid w:val="00A2797F"/>
    <w:rsid w:val="00A3226B"/>
    <w:rsid w:val="00A3241E"/>
    <w:rsid w:val="00A330D1"/>
    <w:rsid w:val="00A33406"/>
    <w:rsid w:val="00A335AA"/>
    <w:rsid w:val="00A3366B"/>
    <w:rsid w:val="00A33F9F"/>
    <w:rsid w:val="00A352AA"/>
    <w:rsid w:val="00A35322"/>
    <w:rsid w:val="00A35498"/>
    <w:rsid w:val="00A35BF1"/>
    <w:rsid w:val="00A37787"/>
    <w:rsid w:val="00A377A3"/>
    <w:rsid w:val="00A37AF8"/>
    <w:rsid w:val="00A40812"/>
    <w:rsid w:val="00A41ADD"/>
    <w:rsid w:val="00A42101"/>
    <w:rsid w:val="00A42916"/>
    <w:rsid w:val="00A43CF6"/>
    <w:rsid w:val="00A44A6B"/>
    <w:rsid w:val="00A44E3D"/>
    <w:rsid w:val="00A46A68"/>
    <w:rsid w:val="00A47948"/>
    <w:rsid w:val="00A47997"/>
    <w:rsid w:val="00A5084E"/>
    <w:rsid w:val="00A50CA9"/>
    <w:rsid w:val="00A52166"/>
    <w:rsid w:val="00A52A7E"/>
    <w:rsid w:val="00A558B6"/>
    <w:rsid w:val="00A56D39"/>
    <w:rsid w:val="00A600D0"/>
    <w:rsid w:val="00A60EA3"/>
    <w:rsid w:val="00A623DE"/>
    <w:rsid w:val="00A62D4A"/>
    <w:rsid w:val="00A63AB3"/>
    <w:rsid w:val="00A63E1C"/>
    <w:rsid w:val="00A63FD9"/>
    <w:rsid w:val="00A65BBF"/>
    <w:rsid w:val="00A66A21"/>
    <w:rsid w:val="00A67774"/>
    <w:rsid w:val="00A70E5A"/>
    <w:rsid w:val="00A7246C"/>
    <w:rsid w:val="00A73FD7"/>
    <w:rsid w:val="00A7433E"/>
    <w:rsid w:val="00A74622"/>
    <w:rsid w:val="00A74909"/>
    <w:rsid w:val="00A77124"/>
    <w:rsid w:val="00A80B41"/>
    <w:rsid w:val="00A81601"/>
    <w:rsid w:val="00A81ABB"/>
    <w:rsid w:val="00A82D77"/>
    <w:rsid w:val="00A86099"/>
    <w:rsid w:val="00A9074C"/>
    <w:rsid w:val="00A90C33"/>
    <w:rsid w:val="00A91017"/>
    <w:rsid w:val="00A91960"/>
    <w:rsid w:val="00A9389E"/>
    <w:rsid w:val="00A93CE8"/>
    <w:rsid w:val="00A94242"/>
    <w:rsid w:val="00A94BFE"/>
    <w:rsid w:val="00A96B1C"/>
    <w:rsid w:val="00A97AC2"/>
    <w:rsid w:val="00AA0A60"/>
    <w:rsid w:val="00AA0B65"/>
    <w:rsid w:val="00AA0DA0"/>
    <w:rsid w:val="00AA11A4"/>
    <w:rsid w:val="00AA190E"/>
    <w:rsid w:val="00AA32BA"/>
    <w:rsid w:val="00AA3D43"/>
    <w:rsid w:val="00AA4A0F"/>
    <w:rsid w:val="00AA4ABD"/>
    <w:rsid w:val="00AA4CD5"/>
    <w:rsid w:val="00AA51BA"/>
    <w:rsid w:val="00AA6A18"/>
    <w:rsid w:val="00AB0938"/>
    <w:rsid w:val="00AB1443"/>
    <w:rsid w:val="00AB188C"/>
    <w:rsid w:val="00AB2383"/>
    <w:rsid w:val="00AB296B"/>
    <w:rsid w:val="00AB3610"/>
    <w:rsid w:val="00AB412D"/>
    <w:rsid w:val="00AB4DAF"/>
    <w:rsid w:val="00AB4F12"/>
    <w:rsid w:val="00AB5BC0"/>
    <w:rsid w:val="00AB70EB"/>
    <w:rsid w:val="00AB7FB5"/>
    <w:rsid w:val="00AC0190"/>
    <w:rsid w:val="00AC280A"/>
    <w:rsid w:val="00AC3044"/>
    <w:rsid w:val="00AC3249"/>
    <w:rsid w:val="00AC38A0"/>
    <w:rsid w:val="00AC4357"/>
    <w:rsid w:val="00AC4717"/>
    <w:rsid w:val="00AC54E7"/>
    <w:rsid w:val="00AC5957"/>
    <w:rsid w:val="00AC5DD1"/>
    <w:rsid w:val="00AC6517"/>
    <w:rsid w:val="00AC6B33"/>
    <w:rsid w:val="00AC736C"/>
    <w:rsid w:val="00AC7484"/>
    <w:rsid w:val="00AD011C"/>
    <w:rsid w:val="00AD3593"/>
    <w:rsid w:val="00AD3E48"/>
    <w:rsid w:val="00AD4BE7"/>
    <w:rsid w:val="00AD4C75"/>
    <w:rsid w:val="00AD5520"/>
    <w:rsid w:val="00AD6004"/>
    <w:rsid w:val="00AD6180"/>
    <w:rsid w:val="00AD63AD"/>
    <w:rsid w:val="00AD66FA"/>
    <w:rsid w:val="00AD688B"/>
    <w:rsid w:val="00AD7000"/>
    <w:rsid w:val="00AD73DE"/>
    <w:rsid w:val="00AD7A71"/>
    <w:rsid w:val="00AE09DC"/>
    <w:rsid w:val="00AE16CE"/>
    <w:rsid w:val="00AE1A67"/>
    <w:rsid w:val="00AE224A"/>
    <w:rsid w:val="00AE38A4"/>
    <w:rsid w:val="00AF2CF8"/>
    <w:rsid w:val="00AF4773"/>
    <w:rsid w:val="00AF4D75"/>
    <w:rsid w:val="00AF4DDD"/>
    <w:rsid w:val="00AF5EC2"/>
    <w:rsid w:val="00AF63CB"/>
    <w:rsid w:val="00B003B8"/>
    <w:rsid w:val="00B00B5F"/>
    <w:rsid w:val="00B00B81"/>
    <w:rsid w:val="00B02687"/>
    <w:rsid w:val="00B02B60"/>
    <w:rsid w:val="00B02C39"/>
    <w:rsid w:val="00B044B5"/>
    <w:rsid w:val="00B05C8F"/>
    <w:rsid w:val="00B0620A"/>
    <w:rsid w:val="00B06B8B"/>
    <w:rsid w:val="00B06D3B"/>
    <w:rsid w:val="00B115DE"/>
    <w:rsid w:val="00B123D7"/>
    <w:rsid w:val="00B13143"/>
    <w:rsid w:val="00B1331F"/>
    <w:rsid w:val="00B1369C"/>
    <w:rsid w:val="00B1473F"/>
    <w:rsid w:val="00B1566F"/>
    <w:rsid w:val="00B158C9"/>
    <w:rsid w:val="00B162A3"/>
    <w:rsid w:val="00B16860"/>
    <w:rsid w:val="00B16A3A"/>
    <w:rsid w:val="00B16DE1"/>
    <w:rsid w:val="00B17283"/>
    <w:rsid w:val="00B17346"/>
    <w:rsid w:val="00B17B0D"/>
    <w:rsid w:val="00B20C9A"/>
    <w:rsid w:val="00B20D22"/>
    <w:rsid w:val="00B21348"/>
    <w:rsid w:val="00B21AA0"/>
    <w:rsid w:val="00B21C22"/>
    <w:rsid w:val="00B22657"/>
    <w:rsid w:val="00B23405"/>
    <w:rsid w:val="00B24E17"/>
    <w:rsid w:val="00B260D5"/>
    <w:rsid w:val="00B26A71"/>
    <w:rsid w:val="00B26AEB"/>
    <w:rsid w:val="00B26D4F"/>
    <w:rsid w:val="00B26DC7"/>
    <w:rsid w:val="00B26EA9"/>
    <w:rsid w:val="00B3074B"/>
    <w:rsid w:val="00B310E5"/>
    <w:rsid w:val="00B31273"/>
    <w:rsid w:val="00B3146E"/>
    <w:rsid w:val="00B3192F"/>
    <w:rsid w:val="00B325C0"/>
    <w:rsid w:val="00B32EC7"/>
    <w:rsid w:val="00B33B8F"/>
    <w:rsid w:val="00B344EB"/>
    <w:rsid w:val="00B35DB7"/>
    <w:rsid w:val="00B36A19"/>
    <w:rsid w:val="00B371F7"/>
    <w:rsid w:val="00B379D1"/>
    <w:rsid w:val="00B37AE0"/>
    <w:rsid w:val="00B37E0B"/>
    <w:rsid w:val="00B4005B"/>
    <w:rsid w:val="00B40B7D"/>
    <w:rsid w:val="00B42246"/>
    <w:rsid w:val="00B43008"/>
    <w:rsid w:val="00B438C0"/>
    <w:rsid w:val="00B45F84"/>
    <w:rsid w:val="00B4753E"/>
    <w:rsid w:val="00B47689"/>
    <w:rsid w:val="00B476B5"/>
    <w:rsid w:val="00B50304"/>
    <w:rsid w:val="00B506C7"/>
    <w:rsid w:val="00B512FA"/>
    <w:rsid w:val="00B5175D"/>
    <w:rsid w:val="00B52C53"/>
    <w:rsid w:val="00B53220"/>
    <w:rsid w:val="00B53A22"/>
    <w:rsid w:val="00B540CA"/>
    <w:rsid w:val="00B5459E"/>
    <w:rsid w:val="00B545BC"/>
    <w:rsid w:val="00B54EF1"/>
    <w:rsid w:val="00B551BA"/>
    <w:rsid w:val="00B55B76"/>
    <w:rsid w:val="00B55EC7"/>
    <w:rsid w:val="00B5632E"/>
    <w:rsid w:val="00B56C6F"/>
    <w:rsid w:val="00B57BB9"/>
    <w:rsid w:val="00B61B27"/>
    <w:rsid w:val="00B64323"/>
    <w:rsid w:val="00B6557C"/>
    <w:rsid w:val="00B66292"/>
    <w:rsid w:val="00B663B0"/>
    <w:rsid w:val="00B66568"/>
    <w:rsid w:val="00B70078"/>
    <w:rsid w:val="00B71BA1"/>
    <w:rsid w:val="00B726F4"/>
    <w:rsid w:val="00B72CBD"/>
    <w:rsid w:val="00B74ECB"/>
    <w:rsid w:val="00B756DA"/>
    <w:rsid w:val="00B75B92"/>
    <w:rsid w:val="00B76AA4"/>
    <w:rsid w:val="00B777E3"/>
    <w:rsid w:val="00B77EDA"/>
    <w:rsid w:val="00B811E1"/>
    <w:rsid w:val="00B813CB"/>
    <w:rsid w:val="00B8184D"/>
    <w:rsid w:val="00B81960"/>
    <w:rsid w:val="00B8329E"/>
    <w:rsid w:val="00B848E9"/>
    <w:rsid w:val="00B849F0"/>
    <w:rsid w:val="00B869F6"/>
    <w:rsid w:val="00B87567"/>
    <w:rsid w:val="00B87615"/>
    <w:rsid w:val="00B87F9D"/>
    <w:rsid w:val="00B90F72"/>
    <w:rsid w:val="00B91988"/>
    <w:rsid w:val="00B91E07"/>
    <w:rsid w:val="00B922DB"/>
    <w:rsid w:val="00B92B9D"/>
    <w:rsid w:val="00B92E98"/>
    <w:rsid w:val="00B93878"/>
    <w:rsid w:val="00B93ED7"/>
    <w:rsid w:val="00B93FEE"/>
    <w:rsid w:val="00B945C2"/>
    <w:rsid w:val="00B9559E"/>
    <w:rsid w:val="00B96342"/>
    <w:rsid w:val="00B96D1E"/>
    <w:rsid w:val="00B96D44"/>
    <w:rsid w:val="00BA0CCE"/>
    <w:rsid w:val="00BA0CF8"/>
    <w:rsid w:val="00BA3B00"/>
    <w:rsid w:val="00BA4260"/>
    <w:rsid w:val="00BA43E9"/>
    <w:rsid w:val="00BA4DD2"/>
    <w:rsid w:val="00BA54E5"/>
    <w:rsid w:val="00BA6069"/>
    <w:rsid w:val="00BA734C"/>
    <w:rsid w:val="00BB06D8"/>
    <w:rsid w:val="00BB09D0"/>
    <w:rsid w:val="00BB0AB1"/>
    <w:rsid w:val="00BB1DA9"/>
    <w:rsid w:val="00BB33B9"/>
    <w:rsid w:val="00BB367E"/>
    <w:rsid w:val="00BB3B5F"/>
    <w:rsid w:val="00BB79C3"/>
    <w:rsid w:val="00BC0E9E"/>
    <w:rsid w:val="00BC16E4"/>
    <w:rsid w:val="00BC1720"/>
    <w:rsid w:val="00BC2F56"/>
    <w:rsid w:val="00BC4117"/>
    <w:rsid w:val="00BC6541"/>
    <w:rsid w:val="00BC72C6"/>
    <w:rsid w:val="00BD01E4"/>
    <w:rsid w:val="00BD0231"/>
    <w:rsid w:val="00BD08F1"/>
    <w:rsid w:val="00BD0B50"/>
    <w:rsid w:val="00BD3F14"/>
    <w:rsid w:val="00BD3F31"/>
    <w:rsid w:val="00BD436C"/>
    <w:rsid w:val="00BD4F8E"/>
    <w:rsid w:val="00BD5A8E"/>
    <w:rsid w:val="00BD654A"/>
    <w:rsid w:val="00BD66E0"/>
    <w:rsid w:val="00BD6F96"/>
    <w:rsid w:val="00BD7A52"/>
    <w:rsid w:val="00BE0EC2"/>
    <w:rsid w:val="00BE13AE"/>
    <w:rsid w:val="00BE1609"/>
    <w:rsid w:val="00BE1645"/>
    <w:rsid w:val="00BE1C65"/>
    <w:rsid w:val="00BE29FD"/>
    <w:rsid w:val="00BE3C14"/>
    <w:rsid w:val="00BE50A5"/>
    <w:rsid w:val="00BE521A"/>
    <w:rsid w:val="00BE5453"/>
    <w:rsid w:val="00BE61CF"/>
    <w:rsid w:val="00BE6B3C"/>
    <w:rsid w:val="00BE6C49"/>
    <w:rsid w:val="00BE7B3F"/>
    <w:rsid w:val="00BE7BA0"/>
    <w:rsid w:val="00BE7D3F"/>
    <w:rsid w:val="00BE7F5A"/>
    <w:rsid w:val="00BF17B4"/>
    <w:rsid w:val="00BF1A9E"/>
    <w:rsid w:val="00BF1D11"/>
    <w:rsid w:val="00BF3062"/>
    <w:rsid w:val="00BF3AC9"/>
    <w:rsid w:val="00BF4A03"/>
    <w:rsid w:val="00BF4BF7"/>
    <w:rsid w:val="00C00ED7"/>
    <w:rsid w:val="00C0126A"/>
    <w:rsid w:val="00C053B0"/>
    <w:rsid w:val="00C061F7"/>
    <w:rsid w:val="00C06602"/>
    <w:rsid w:val="00C075E8"/>
    <w:rsid w:val="00C079D1"/>
    <w:rsid w:val="00C1002C"/>
    <w:rsid w:val="00C10D3B"/>
    <w:rsid w:val="00C11717"/>
    <w:rsid w:val="00C12B3B"/>
    <w:rsid w:val="00C13301"/>
    <w:rsid w:val="00C14B54"/>
    <w:rsid w:val="00C164AF"/>
    <w:rsid w:val="00C17154"/>
    <w:rsid w:val="00C20B17"/>
    <w:rsid w:val="00C23E56"/>
    <w:rsid w:val="00C24023"/>
    <w:rsid w:val="00C2431F"/>
    <w:rsid w:val="00C24762"/>
    <w:rsid w:val="00C25092"/>
    <w:rsid w:val="00C267E8"/>
    <w:rsid w:val="00C30432"/>
    <w:rsid w:val="00C30581"/>
    <w:rsid w:val="00C31E49"/>
    <w:rsid w:val="00C31E70"/>
    <w:rsid w:val="00C3299E"/>
    <w:rsid w:val="00C33FBF"/>
    <w:rsid w:val="00C352D3"/>
    <w:rsid w:val="00C353EC"/>
    <w:rsid w:val="00C35D2F"/>
    <w:rsid w:val="00C40B5E"/>
    <w:rsid w:val="00C427FD"/>
    <w:rsid w:val="00C4376C"/>
    <w:rsid w:val="00C45B17"/>
    <w:rsid w:val="00C46829"/>
    <w:rsid w:val="00C47E54"/>
    <w:rsid w:val="00C5007D"/>
    <w:rsid w:val="00C50279"/>
    <w:rsid w:val="00C50A2C"/>
    <w:rsid w:val="00C5177D"/>
    <w:rsid w:val="00C51FD6"/>
    <w:rsid w:val="00C52028"/>
    <w:rsid w:val="00C53DE8"/>
    <w:rsid w:val="00C546DD"/>
    <w:rsid w:val="00C559EC"/>
    <w:rsid w:val="00C573A4"/>
    <w:rsid w:val="00C61DD1"/>
    <w:rsid w:val="00C62561"/>
    <w:rsid w:val="00C63475"/>
    <w:rsid w:val="00C6558D"/>
    <w:rsid w:val="00C65752"/>
    <w:rsid w:val="00C6713C"/>
    <w:rsid w:val="00C702F3"/>
    <w:rsid w:val="00C70F97"/>
    <w:rsid w:val="00C717C2"/>
    <w:rsid w:val="00C71B26"/>
    <w:rsid w:val="00C72573"/>
    <w:rsid w:val="00C73F24"/>
    <w:rsid w:val="00C75CFD"/>
    <w:rsid w:val="00C76F5C"/>
    <w:rsid w:val="00C77DB6"/>
    <w:rsid w:val="00C80D80"/>
    <w:rsid w:val="00C81431"/>
    <w:rsid w:val="00C82930"/>
    <w:rsid w:val="00C8324F"/>
    <w:rsid w:val="00C83609"/>
    <w:rsid w:val="00C836B1"/>
    <w:rsid w:val="00C83CD9"/>
    <w:rsid w:val="00C8440F"/>
    <w:rsid w:val="00C85788"/>
    <w:rsid w:val="00C85D71"/>
    <w:rsid w:val="00C8620D"/>
    <w:rsid w:val="00C8681C"/>
    <w:rsid w:val="00C86B57"/>
    <w:rsid w:val="00C9038F"/>
    <w:rsid w:val="00C90D08"/>
    <w:rsid w:val="00C9119F"/>
    <w:rsid w:val="00C91290"/>
    <w:rsid w:val="00C91B34"/>
    <w:rsid w:val="00C91B4D"/>
    <w:rsid w:val="00C932DD"/>
    <w:rsid w:val="00C94BC7"/>
    <w:rsid w:val="00C95937"/>
    <w:rsid w:val="00C965EE"/>
    <w:rsid w:val="00C97D05"/>
    <w:rsid w:val="00C97EE9"/>
    <w:rsid w:val="00CA01DA"/>
    <w:rsid w:val="00CA0C94"/>
    <w:rsid w:val="00CA0F6D"/>
    <w:rsid w:val="00CA1B78"/>
    <w:rsid w:val="00CA1C60"/>
    <w:rsid w:val="00CA1DC0"/>
    <w:rsid w:val="00CA1F41"/>
    <w:rsid w:val="00CA2164"/>
    <w:rsid w:val="00CA2ED3"/>
    <w:rsid w:val="00CA4629"/>
    <w:rsid w:val="00CA49F7"/>
    <w:rsid w:val="00CA4C01"/>
    <w:rsid w:val="00CA5360"/>
    <w:rsid w:val="00CA5D00"/>
    <w:rsid w:val="00CA5FB9"/>
    <w:rsid w:val="00CA6DE4"/>
    <w:rsid w:val="00CA7438"/>
    <w:rsid w:val="00CA74EC"/>
    <w:rsid w:val="00CA7522"/>
    <w:rsid w:val="00CA7C7C"/>
    <w:rsid w:val="00CB1C65"/>
    <w:rsid w:val="00CB46FE"/>
    <w:rsid w:val="00CB4C1E"/>
    <w:rsid w:val="00CB5153"/>
    <w:rsid w:val="00CB5AF6"/>
    <w:rsid w:val="00CB68F0"/>
    <w:rsid w:val="00CB7D7C"/>
    <w:rsid w:val="00CC1D58"/>
    <w:rsid w:val="00CC2550"/>
    <w:rsid w:val="00CC291C"/>
    <w:rsid w:val="00CC32A1"/>
    <w:rsid w:val="00CC4602"/>
    <w:rsid w:val="00CC47EC"/>
    <w:rsid w:val="00CC5DFA"/>
    <w:rsid w:val="00CC60E5"/>
    <w:rsid w:val="00CC6A91"/>
    <w:rsid w:val="00CC7548"/>
    <w:rsid w:val="00CC75F1"/>
    <w:rsid w:val="00CC7A44"/>
    <w:rsid w:val="00CD0184"/>
    <w:rsid w:val="00CD110E"/>
    <w:rsid w:val="00CD193A"/>
    <w:rsid w:val="00CD2EA0"/>
    <w:rsid w:val="00CD39DE"/>
    <w:rsid w:val="00CD4484"/>
    <w:rsid w:val="00CD4691"/>
    <w:rsid w:val="00CD6FC8"/>
    <w:rsid w:val="00CD7071"/>
    <w:rsid w:val="00CD7EBC"/>
    <w:rsid w:val="00CD7F3F"/>
    <w:rsid w:val="00CD7FA0"/>
    <w:rsid w:val="00CE0EF9"/>
    <w:rsid w:val="00CE2052"/>
    <w:rsid w:val="00CE43D9"/>
    <w:rsid w:val="00CE47A9"/>
    <w:rsid w:val="00CE53CC"/>
    <w:rsid w:val="00CE5F52"/>
    <w:rsid w:val="00CE64E8"/>
    <w:rsid w:val="00CE6F42"/>
    <w:rsid w:val="00CE7C36"/>
    <w:rsid w:val="00CF2195"/>
    <w:rsid w:val="00CF2688"/>
    <w:rsid w:val="00CF46FE"/>
    <w:rsid w:val="00CF4D4D"/>
    <w:rsid w:val="00CF5CC7"/>
    <w:rsid w:val="00CF6772"/>
    <w:rsid w:val="00CF6E91"/>
    <w:rsid w:val="00CF7E26"/>
    <w:rsid w:val="00D00A54"/>
    <w:rsid w:val="00D01109"/>
    <w:rsid w:val="00D02586"/>
    <w:rsid w:val="00D058EE"/>
    <w:rsid w:val="00D07EB6"/>
    <w:rsid w:val="00D11706"/>
    <w:rsid w:val="00D120FC"/>
    <w:rsid w:val="00D1338D"/>
    <w:rsid w:val="00D1354C"/>
    <w:rsid w:val="00D14BA5"/>
    <w:rsid w:val="00D156E2"/>
    <w:rsid w:val="00D20B1F"/>
    <w:rsid w:val="00D220A2"/>
    <w:rsid w:val="00D23810"/>
    <w:rsid w:val="00D24A6B"/>
    <w:rsid w:val="00D24F19"/>
    <w:rsid w:val="00D253A6"/>
    <w:rsid w:val="00D27AD8"/>
    <w:rsid w:val="00D300AA"/>
    <w:rsid w:val="00D30292"/>
    <w:rsid w:val="00D32F0E"/>
    <w:rsid w:val="00D33A48"/>
    <w:rsid w:val="00D33C0B"/>
    <w:rsid w:val="00D3480B"/>
    <w:rsid w:val="00D35674"/>
    <w:rsid w:val="00D358A3"/>
    <w:rsid w:val="00D36226"/>
    <w:rsid w:val="00D363F9"/>
    <w:rsid w:val="00D36BD4"/>
    <w:rsid w:val="00D37206"/>
    <w:rsid w:val="00D37B27"/>
    <w:rsid w:val="00D404BA"/>
    <w:rsid w:val="00D40DB4"/>
    <w:rsid w:val="00D40FBE"/>
    <w:rsid w:val="00D410C9"/>
    <w:rsid w:val="00D43426"/>
    <w:rsid w:val="00D437D7"/>
    <w:rsid w:val="00D43E99"/>
    <w:rsid w:val="00D45161"/>
    <w:rsid w:val="00D452F0"/>
    <w:rsid w:val="00D4565F"/>
    <w:rsid w:val="00D46456"/>
    <w:rsid w:val="00D46B62"/>
    <w:rsid w:val="00D472B1"/>
    <w:rsid w:val="00D47F91"/>
    <w:rsid w:val="00D51029"/>
    <w:rsid w:val="00D51577"/>
    <w:rsid w:val="00D51834"/>
    <w:rsid w:val="00D521A8"/>
    <w:rsid w:val="00D526F3"/>
    <w:rsid w:val="00D52D43"/>
    <w:rsid w:val="00D5414F"/>
    <w:rsid w:val="00D553ED"/>
    <w:rsid w:val="00D5624A"/>
    <w:rsid w:val="00D56944"/>
    <w:rsid w:val="00D56A07"/>
    <w:rsid w:val="00D56F06"/>
    <w:rsid w:val="00D60B00"/>
    <w:rsid w:val="00D653C4"/>
    <w:rsid w:val="00D65F47"/>
    <w:rsid w:val="00D6616F"/>
    <w:rsid w:val="00D664EA"/>
    <w:rsid w:val="00D66B24"/>
    <w:rsid w:val="00D6710F"/>
    <w:rsid w:val="00D677D8"/>
    <w:rsid w:val="00D70712"/>
    <w:rsid w:val="00D70979"/>
    <w:rsid w:val="00D70AB3"/>
    <w:rsid w:val="00D70BB7"/>
    <w:rsid w:val="00D70E6D"/>
    <w:rsid w:val="00D73482"/>
    <w:rsid w:val="00D7369E"/>
    <w:rsid w:val="00D74CCC"/>
    <w:rsid w:val="00D75220"/>
    <w:rsid w:val="00D75A89"/>
    <w:rsid w:val="00D7726B"/>
    <w:rsid w:val="00D80573"/>
    <w:rsid w:val="00D80EF3"/>
    <w:rsid w:val="00D823E6"/>
    <w:rsid w:val="00D83FFC"/>
    <w:rsid w:val="00D865D2"/>
    <w:rsid w:val="00D87099"/>
    <w:rsid w:val="00D903AB"/>
    <w:rsid w:val="00D91A5E"/>
    <w:rsid w:val="00D921D6"/>
    <w:rsid w:val="00D932B3"/>
    <w:rsid w:val="00D93F8B"/>
    <w:rsid w:val="00D962BB"/>
    <w:rsid w:val="00D96818"/>
    <w:rsid w:val="00DA1037"/>
    <w:rsid w:val="00DA1071"/>
    <w:rsid w:val="00DA14FC"/>
    <w:rsid w:val="00DA1FBC"/>
    <w:rsid w:val="00DA299F"/>
    <w:rsid w:val="00DA3D9E"/>
    <w:rsid w:val="00DA41E4"/>
    <w:rsid w:val="00DA45B1"/>
    <w:rsid w:val="00DA4AD6"/>
    <w:rsid w:val="00DA5D68"/>
    <w:rsid w:val="00DA6658"/>
    <w:rsid w:val="00DA6AB9"/>
    <w:rsid w:val="00DA6C85"/>
    <w:rsid w:val="00DA6F8A"/>
    <w:rsid w:val="00DA73AC"/>
    <w:rsid w:val="00DB04AE"/>
    <w:rsid w:val="00DB0767"/>
    <w:rsid w:val="00DB0776"/>
    <w:rsid w:val="00DB0EBC"/>
    <w:rsid w:val="00DB23B8"/>
    <w:rsid w:val="00DB42CD"/>
    <w:rsid w:val="00DB48A8"/>
    <w:rsid w:val="00DB4F28"/>
    <w:rsid w:val="00DB50A5"/>
    <w:rsid w:val="00DB50B7"/>
    <w:rsid w:val="00DB5175"/>
    <w:rsid w:val="00DB5235"/>
    <w:rsid w:val="00DB5AA2"/>
    <w:rsid w:val="00DB5EFE"/>
    <w:rsid w:val="00DB5FF4"/>
    <w:rsid w:val="00DB6C42"/>
    <w:rsid w:val="00DB6D94"/>
    <w:rsid w:val="00DB7858"/>
    <w:rsid w:val="00DB7D37"/>
    <w:rsid w:val="00DB7F90"/>
    <w:rsid w:val="00DC0649"/>
    <w:rsid w:val="00DC0935"/>
    <w:rsid w:val="00DC0A35"/>
    <w:rsid w:val="00DC2069"/>
    <w:rsid w:val="00DC3710"/>
    <w:rsid w:val="00DC3903"/>
    <w:rsid w:val="00DC4E17"/>
    <w:rsid w:val="00DC50D7"/>
    <w:rsid w:val="00DC660B"/>
    <w:rsid w:val="00DC6777"/>
    <w:rsid w:val="00DC6E31"/>
    <w:rsid w:val="00DC70CD"/>
    <w:rsid w:val="00DC7938"/>
    <w:rsid w:val="00DD309B"/>
    <w:rsid w:val="00DD4197"/>
    <w:rsid w:val="00DD46A6"/>
    <w:rsid w:val="00DD6AE2"/>
    <w:rsid w:val="00DE04E9"/>
    <w:rsid w:val="00DE0BA8"/>
    <w:rsid w:val="00DE123D"/>
    <w:rsid w:val="00DE1523"/>
    <w:rsid w:val="00DE1726"/>
    <w:rsid w:val="00DE188C"/>
    <w:rsid w:val="00DE290A"/>
    <w:rsid w:val="00DE2B69"/>
    <w:rsid w:val="00DE4DC2"/>
    <w:rsid w:val="00DE5F90"/>
    <w:rsid w:val="00DE6CD5"/>
    <w:rsid w:val="00DE7D27"/>
    <w:rsid w:val="00DF1976"/>
    <w:rsid w:val="00DF1F9B"/>
    <w:rsid w:val="00DF2270"/>
    <w:rsid w:val="00DF23D4"/>
    <w:rsid w:val="00DF27AE"/>
    <w:rsid w:val="00DF4A4F"/>
    <w:rsid w:val="00DF578D"/>
    <w:rsid w:val="00DF7075"/>
    <w:rsid w:val="00DF73B4"/>
    <w:rsid w:val="00DF7955"/>
    <w:rsid w:val="00DF7CBA"/>
    <w:rsid w:val="00E0036E"/>
    <w:rsid w:val="00E004C2"/>
    <w:rsid w:val="00E014D5"/>
    <w:rsid w:val="00E0175F"/>
    <w:rsid w:val="00E02E07"/>
    <w:rsid w:val="00E02F95"/>
    <w:rsid w:val="00E0365B"/>
    <w:rsid w:val="00E05380"/>
    <w:rsid w:val="00E10105"/>
    <w:rsid w:val="00E104B8"/>
    <w:rsid w:val="00E11550"/>
    <w:rsid w:val="00E11994"/>
    <w:rsid w:val="00E134EF"/>
    <w:rsid w:val="00E13A48"/>
    <w:rsid w:val="00E1413F"/>
    <w:rsid w:val="00E14D96"/>
    <w:rsid w:val="00E14F53"/>
    <w:rsid w:val="00E17471"/>
    <w:rsid w:val="00E17A75"/>
    <w:rsid w:val="00E22AA2"/>
    <w:rsid w:val="00E25321"/>
    <w:rsid w:val="00E26131"/>
    <w:rsid w:val="00E276CA"/>
    <w:rsid w:val="00E279AF"/>
    <w:rsid w:val="00E307CA"/>
    <w:rsid w:val="00E307EC"/>
    <w:rsid w:val="00E308C1"/>
    <w:rsid w:val="00E30F40"/>
    <w:rsid w:val="00E31F6E"/>
    <w:rsid w:val="00E33327"/>
    <w:rsid w:val="00E33650"/>
    <w:rsid w:val="00E3549C"/>
    <w:rsid w:val="00E36DBA"/>
    <w:rsid w:val="00E4061F"/>
    <w:rsid w:val="00E4067E"/>
    <w:rsid w:val="00E40FD3"/>
    <w:rsid w:val="00E4294B"/>
    <w:rsid w:val="00E42A38"/>
    <w:rsid w:val="00E4339B"/>
    <w:rsid w:val="00E43472"/>
    <w:rsid w:val="00E434DB"/>
    <w:rsid w:val="00E445C2"/>
    <w:rsid w:val="00E44D5C"/>
    <w:rsid w:val="00E44EB8"/>
    <w:rsid w:val="00E46286"/>
    <w:rsid w:val="00E46DD6"/>
    <w:rsid w:val="00E505FC"/>
    <w:rsid w:val="00E506B2"/>
    <w:rsid w:val="00E513D7"/>
    <w:rsid w:val="00E51766"/>
    <w:rsid w:val="00E5339A"/>
    <w:rsid w:val="00E53785"/>
    <w:rsid w:val="00E53885"/>
    <w:rsid w:val="00E54E43"/>
    <w:rsid w:val="00E54F80"/>
    <w:rsid w:val="00E55A1B"/>
    <w:rsid w:val="00E567FD"/>
    <w:rsid w:val="00E56FA7"/>
    <w:rsid w:val="00E579B2"/>
    <w:rsid w:val="00E57C5A"/>
    <w:rsid w:val="00E602CB"/>
    <w:rsid w:val="00E62523"/>
    <w:rsid w:val="00E63129"/>
    <w:rsid w:val="00E65CCC"/>
    <w:rsid w:val="00E66014"/>
    <w:rsid w:val="00E6605E"/>
    <w:rsid w:val="00E6686C"/>
    <w:rsid w:val="00E66C44"/>
    <w:rsid w:val="00E67EE3"/>
    <w:rsid w:val="00E70D3F"/>
    <w:rsid w:val="00E7131C"/>
    <w:rsid w:val="00E71C39"/>
    <w:rsid w:val="00E722B4"/>
    <w:rsid w:val="00E72B35"/>
    <w:rsid w:val="00E72F5F"/>
    <w:rsid w:val="00E7434F"/>
    <w:rsid w:val="00E764A4"/>
    <w:rsid w:val="00E8024A"/>
    <w:rsid w:val="00E8093F"/>
    <w:rsid w:val="00E82F99"/>
    <w:rsid w:val="00E832CF"/>
    <w:rsid w:val="00E84461"/>
    <w:rsid w:val="00E850F9"/>
    <w:rsid w:val="00E85203"/>
    <w:rsid w:val="00E85F4F"/>
    <w:rsid w:val="00E864D9"/>
    <w:rsid w:val="00E86CDD"/>
    <w:rsid w:val="00E87F29"/>
    <w:rsid w:val="00E9085C"/>
    <w:rsid w:val="00E91374"/>
    <w:rsid w:val="00E941D9"/>
    <w:rsid w:val="00E97334"/>
    <w:rsid w:val="00E97A0C"/>
    <w:rsid w:val="00E97BD3"/>
    <w:rsid w:val="00EA0439"/>
    <w:rsid w:val="00EA0584"/>
    <w:rsid w:val="00EA0704"/>
    <w:rsid w:val="00EA21D2"/>
    <w:rsid w:val="00EA420C"/>
    <w:rsid w:val="00EA4BAD"/>
    <w:rsid w:val="00EA4D53"/>
    <w:rsid w:val="00EA5124"/>
    <w:rsid w:val="00EA69BE"/>
    <w:rsid w:val="00EA6ADC"/>
    <w:rsid w:val="00EA6D63"/>
    <w:rsid w:val="00EB029D"/>
    <w:rsid w:val="00EB0BFD"/>
    <w:rsid w:val="00EB0CD8"/>
    <w:rsid w:val="00EB0FBB"/>
    <w:rsid w:val="00EB0FD5"/>
    <w:rsid w:val="00EB1461"/>
    <w:rsid w:val="00EB14E0"/>
    <w:rsid w:val="00EB1F97"/>
    <w:rsid w:val="00EB2840"/>
    <w:rsid w:val="00EB32DA"/>
    <w:rsid w:val="00EB4B71"/>
    <w:rsid w:val="00EB4D5B"/>
    <w:rsid w:val="00EB64B5"/>
    <w:rsid w:val="00EB6B3B"/>
    <w:rsid w:val="00EC024E"/>
    <w:rsid w:val="00EC119D"/>
    <w:rsid w:val="00EC1D31"/>
    <w:rsid w:val="00EC361D"/>
    <w:rsid w:val="00EC389F"/>
    <w:rsid w:val="00EC3DB9"/>
    <w:rsid w:val="00EC46ED"/>
    <w:rsid w:val="00EC6EBD"/>
    <w:rsid w:val="00EC705A"/>
    <w:rsid w:val="00ED1378"/>
    <w:rsid w:val="00ED1AFC"/>
    <w:rsid w:val="00ED1D98"/>
    <w:rsid w:val="00ED2D8A"/>
    <w:rsid w:val="00ED31CD"/>
    <w:rsid w:val="00ED4008"/>
    <w:rsid w:val="00ED42FE"/>
    <w:rsid w:val="00ED47CF"/>
    <w:rsid w:val="00ED4876"/>
    <w:rsid w:val="00ED54A1"/>
    <w:rsid w:val="00ED5539"/>
    <w:rsid w:val="00ED65BC"/>
    <w:rsid w:val="00ED6668"/>
    <w:rsid w:val="00ED7480"/>
    <w:rsid w:val="00ED7ADC"/>
    <w:rsid w:val="00EE09E5"/>
    <w:rsid w:val="00EE0EDE"/>
    <w:rsid w:val="00EE419F"/>
    <w:rsid w:val="00EE4608"/>
    <w:rsid w:val="00EE47F1"/>
    <w:rsid w:val="00EE64AD"/>
    <w:rsid w:val="00EE6517"/>
    <w:rsid w:val="00EE6A6E"/>
    <w:rsid w:val="00EE7865"/>
    <w:rsid w:val="00EF1E2E"/>
    <w:rsid w:val="00EF34C9"/>
    <w:rsid w:val="00EF38E1"/>
    <w:rsid w:val="00EF3922"/>
    <w:rsid w:val="00EF4C6B"/>
    <w:rsid w:val="00EF72B4"/>
    <w:rsid w:val="00F00717"/>
    <w:rsid w:val="00F0194D"/>
    <w:rsid w:val="00F021A4"/>
    <w:rsid w:val="00F02249"/>
    <w:rsid w:val="00F02D73"/>
    <w:rsid w:val="00F03196"/>
    <w:rsid w:val="00F046DB"/>
    <w:rsid w:val="00F04B43"/>
    <w:rsid w:val="00F05521"/>
    <w:rsid w:val="00F05CD6"/>
    <w:rsid w:val="00F05FAB"/>
    <w:rsid w:val="00F062D3"/>
    <w:rsid w:val="00F06D19"/>
    <w:rsid w:val="00F06EBE"/>
    <w:rsid w:val="00F10289"/>
    <w:rsid w:val="00F10662"/>
    <w:rsid w:val="00F10D6E"/>
    <w:rsid w:val="00F11ACC"/>
    <w:rsid w:val="00F13077"/>
    <w:rsid w:val="00F13142"/>
    <w:rsid w:val="00F13877"/>
    <w:rsid w:val="00F14C60"/>
    <w:rsid w:val="00F15A2B"/>
    <w:rsid w:val="00F15E76"/>
    <w:rsid w:val="00F171FA"/>
    <w:rsid w:val="00F17695"/>
    <w:rsid w:val="00F20360"/>
    <w:rsid w:val="00F20743"/>
    <w:rsid w:val="00F213BE"/>
    <w:rsid w:val="00F2299F"/>
    <w:rsid w:val="00F2323A"/>
    <w:rsid w:val="00F23697"/>
    <w:rsid w:val="00F2399F"/>
    <w:rsid w:val="00F248DD"/>
    <w:rsid w:val="00F25579"/>
    <w:rsid w:val="00F26129"/>
    <w:rsid w:val="00F32C8B"/>
    <w:rsid w:val="00F349B3"/>
    <w:rsid w:val="00F34A49"/>
    <w:rsid w:val="00F34EF2"/>
    <w:rsid w:val="00F3620A"/>
    <w:rsid w:val="00F36F12"/>
    <w:rsid w:val="00F376DB"/>
    <w:rsid w:val="00F37E9D"/>
    <w:rsid w:val="00F4127F"/>
    <w:rsid w:val="00F413F8"/>
    <w:rsid w:val="00F41484"/>
    <w:rsid w:val="00F41533"/>
    <w:rsid w:val="00F41BA9"/>
    <w:rsid w:val="00F43AAA"/>
    <w:rsid w:val="00F441C3"/>
    <w:rsid w:val="00F44804"/>
    <w:rsid w:val="00F44FD2"/>
    <w:rsid w:val="00F45A94"/>
    <w:rsid w:val="00F4695D"/>
    <w:rsid w:val="00F46E67"/>
    <w:rsid w:val="00F4788A"/>
    <w:rsid w:val="00F479C9"/>
    <w:rsid w:val="00F47F05"/>
    <w:rsid w:val="00F47FCF"/>
    <w:rsid w:val="00F50F26"/>
    <w:rsid w:val="00F510B5"/>
    <w:rsid w:val="00F5169B"/>
    <w:rsid w:val="00F519A6"/>
    <w:rsid w:val="00F51FBB"/>
    <w:rsid w:val="00F522D4"/>
    <w:rsid w:val="00F52E0B"/>
    <w:rsid w:val="00F53E6C"/>
    <w:rsid w:val="00F542CC"/>
    <w:rsid w:val="00F54D99"/>
    <w:rsid w:val="00F55C4D"/>
    <w:rsid w:val="00F56B93"/>
    <w:rsid w:val="00F57848"/>
    <w:rsid w:val="00F578C0"/>
    <w:rsid w:val="00F5794F"/>
    <w:rsid w:val="00F57955"/>
    <w:rsid w:val="00F60242"/>
    <w:rsid w:val="00F60EB7"/>
    <w:rsid w:val="00F61416"/>
    <w:rsid w:val="00F628F5"/>
    <w:rsid w:val="00F6299F"/>
    <w:rsid w:val="00F62C69"/>
    <w:rsid w:val="00F62E34"/>
    <w:rsid w:val="00F66046"/>
    <w:rsid w:val="00F67DB8"/>
    <w:rsid w:val="00F67E19"/>
    <w:rsid w:val="00F70737"/>
    <w:rsid w:val="00F70A37"/>
    <w:rsid w:val="00F70D42"/>
    <w:rsid w:val="00F70E6E"/>
    <w:rsid w:val="00F71175"/>
    <w:rsid w:val="00F72C3A"/>
    <w:rsid w:val="00F72E2F"/>
    <w:rsid w:val="00F73003"/>
    <w:rsid w:val="00F733B1"/>
    <w:rsid w:val="00F736D0"/>
    <w:rsid w:val="00F73CCA"/>
    <w:rsid w:val="00F74A61"/>
    <w:rsid w:val="00F75F8E"/>
    <w:rsid w:val="00F800E3"/>
    <w:rsid w:val="00F80993"/>
    <w:rsid w:val="00F81A54"/>
    <w:rsid w:val="00F82780"/>
    <w:rsid w:val="00F83B07"/>
    <w:rsid w:val="00F84162"/>
    <w:rsid w:val="00F84801"/>
    <w:rsid w:val="00F85DEF"/>
    <w:rsid w:val="00F85EE2"/>
    <w:rsid w:val="00F85FF0"/>
    <w:rsid w:val="00F86166"/>
    <w:rsid w:val="00F87386"/>
    <w:rsid w:val="00F900CB"/>
    <w:rsid w:val="00F90260"/>
    <w:rsid w:val="00F905CE"/>
    <w:rsid w:val="00F90A62"/>
    <w:rsid w:val="00F90E72"/>
    <w:rsid w:val="00F92647"/>
    <w:rsid w:val="00F93478"/>
    <w:rsid w:val="00F939C5"/>
    <w:rsid w:val="00F9404E"/>
    <w:rsid w:val="00F9437C"/>
    <w:rsid w:val="00F949DD"/>
    <w:rsid w:val="00F94A7C"/>
    <w:rsid w:val="00F95530"/>
    <w:rsid w:val="00F9604A"/>
    <w:rsid w:val="00F962D8"/>
    <w:rsid w:val="00F96377"/>
    <w:rsid w:val="00F965AF"/>
    <w:rsid w:val="00F96667"/>
    <w:rsid w:val="00F96D97"/>
    <w:rsid w:val="00F9726D"/>
    <w:rsid w:val="00F976BD"/>
    <w:rsid w:val="00F9796F"/>
    <w:rsid w:val="00FA027C"/>
    <w:rsid w:val="00FA0CE6"/>
    <w:rsid w:val="00FA1494"/>
    <w:rsid w:val="00FA2606"/>
    <w:rsid w:val="00FA2631"/>
    <w:rsid w:val="00FA2B6A"/>
    <w:rsid w:val="00FA3D21"/>
    <w:rsid w:val="00FA4721"/>
    <w:rsid w:val="00FA4F2A"/>
    <w:rsid w:val="00FA5073"/>
    <w:rsid w:val="00FA708F"/>
    <w:rsid w:val="00FB0900"/>
    <w:rsid w:val="00FB0AD6"/>
    <w:rsid w:val="00FB288E"/>
    <w:rsid w:val="00FB2F85"/>
    <w:rsid w:val="00FB31F4"/>
    <w:rsid w:val="00FB3338"/>
    <w:rsid w:val="00FB36F5"/>
    <w:rsid w:val="00FB4470"/>
    <w:rsid w:val="00FB54F1"/>
    <w:rsid w:val="00FB59C0"/>
    <w:rsid w:val="00FB77BF"/>
    <w:rsid w:val="00FC08E2"/>
    <w:rsid w:val="00FC1763"/>
    <w:rsid w:val="00FC1FAA"/>
    <w:rsid w:val="00FC30EC"/>
    <w:rsid w:val="00FC4F1A"/>
    <w:rsid w:val="00FC645C"/>
    <w:rsid w:val="00FC7BDD"/>
    <w:rsid w:val="00FD0A8B"/>
    <w:rsid w:val="00FD0AEF"/>
    <w:rsid w:val="00FD0E94"/>
    <w:rsid w:val="00FD3269"/>
    <w:rsid w:val="00FD34DE"/>
    <w:rsid w:val="00FD372C"/>
    <w:rsid w:val="00FD3893"/>
    <w:rsid w:val="00FD3B7A"/>
    <w:rsid w:val="00FD49F8"/>
    <w:rsid w:val="00FD4CD0"/>
    <w:rsid w:val="00FD5EBC"/>
    <w:rsid w:val="00FD6A71"/>
    <w:rsid w:val="00FD792F"/>
    <w:rsid w:val="00FD79C3"/>
    <w:rsid w:val="00FD7C58"/>
    <w:rsid w:val="00FD7E4C"/>
    <w:rsid w:val="00FE1E66"/>
    <w:rsid w:val="00FE35F8"/>
    <w:rsid w:val="00FE4799"/>
    <w:rsid w:val="00FE577A"/>
    <w:rsid w:val="00FE6BE2"/>
    <w:rsid w:val="00FE7994"/>
    <w:rsid w:val="00FE79B8"/>
    <w:rsid w:val="00FF0A0A"/>
    <w:rsid w:val="00FF17E7"/>
    <w:rsid w:val="00FF223F"/>
    <w:rsid w:val="00FF22E5"/>
    <w:rsid w:val="00FF260E"/>
    <w:rsid w:val="00FF37E9"/>
    <w:rsid w:val="00FF58AD"/>
    <w:rsid w:val="00FF6476"/>
    <w:rsid w:val="00FF6C07"/>
    <w:rsid w:val="00FF75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7ABE8D-17D8-4BF4-BB97-0D505376D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5F2833"/>
    <w:pPr>
      <w:spacing w:after="0" w:line="240" w:lineRule="auto"/>
    </w:pPr>
    <w:rPr>
      <w:rFonts w:ascii="Times New Roman" w:eastAsia="Times New Roman" w:hAnsi="Times New Roman" w:cs="Times New Roman"/>
      <w:sz w:val="24"/>
      <w:szCs w:val="24"/>
      <w:lang w:val="en-GB"/>
    </w:rPr>
  </w:style>
  <w:style w:type="paragraph" w:styleId="Titolo1">
    <w:name w:val="heading 1"/>
    <w:basedOn w:val="Normale"/>
    <w:next w:val="Normale"/>
    <w:link w:val="Titolo1Carattere"/>
    <w:uiPriority w:val="9"/>
    <w:qFormat/>
    <w:rsid w:val="005F2833"/>
    <w:pPr>
      <w:spacing w:line="480" w:lineRule="auto"/>
      <w:jc w:val="center"/>
      <w:outlineLvl w:val="0"/>
    </w:pPr>
    <w:rPr>
      <w:b/>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F2833"/>
    <w:rPr>
      <w:rFonts w:ascii="Times New Roman" w:eastAsia="Times New Roman"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915</Words>
  <Characters>10533</Characters>
  <Application>Microsoft Office Word</Application>
  <DocSecurity>0</DocSecurity>
  <Lines>87</Lines>
  <Paragraphs>2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tte Richetin</dc:creator>
  <cp:keywords/>
  <dc:description/>
  <cp:lastModifiedBy>Juliette Richetin</cp:lastModifiedBy>
  <cp:revision>2</cp:revision>
  <dcterms:created xsi:type="dcterms:W3CDTF">2017-06-26T10:51:00Z</dcterms:created>
  <dcterms:modified xsi:type="dcterms:W3CDTF">2017-09-11T13:47:00Z</dcterms:modified>
</cp:coreProperties>
</file>